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1200" behindDoc="0" locked="0" layoutInCell="1" allowOverlap="1" wp14:anchorId="4631217C" wp14:editId="3728CB0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32951CA"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04C92">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120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32951CA"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04C92">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4A06BE9C" w14:textId="304CEC8B" w:rsidR="00302F15" w:rsidRDefault="00302F15" w:rsidP="00302F15">
      <w:pPr>
        <w:spacing w:line="360" w:lineRule="auto"/>
      </w:pPr>
      <w:r>
        <w:t>Firstly, infinite thanks to Kaushik. Your (perhaps at times, ill-founded) confidence in my ability to tackle this project was contagious, and quelled many of the anxieties that came along throughout the year.</w:t>
      </w:r>
      <w:r w:rsidR="0014596C">
        <w:t xml:space="preserve">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3137CD21" w14:textId="44C530BF" w:rsidR="00302F15" w:rsidRDefault="00302F15" w:rsidP="00302F15">
      <w:pPr>
        <w:spacing w:line="360" w:lineRule="auto"/>
      </w:pPr>
    </w:p>
    <w:p w14:paraId="5BEBED58" w14:textId="1E44172F" w:rsidR="00302F15" w:rsidRDefault="0014596C" w:rsidP="00302F15">
      <w:pPr>
        <w:spacing w:line="360" w:lineRule="auto"/>
      </w:pPr>
      <w:r>
        <w:t xml:space="preserve">To Phil. Thanks for printing the coolest prosthetic hand </w:t>
      </w:r>
      <w:proofErr w:type="gramStart"/>
      <w:r>
        <w:t>I’ve</w:t>
      </w:r>
      <w:proofErr w:type="gramEnd"/>
      <w:r>
        <w:t xml:space="preserve"> seen! </w:t>
      </w:r>
      <w:r w:rsidR="00B302A6">
        <w:t xml:space="preserve">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353A2CE2" w14:textId="13D8A688" w:rsidR="00B302A6" w:rsidRDefault="00B302A6" w:rsidP="00302F15">
      <w:pPr>
        <w:spacing w:line="360" w:lineRule="auto"/>
      </w:pPr>
    </w:p>
    <w:p w14:paraId="79796D5E" w14:textId="7F69C69C" w:rsidR="00B302A6" w:rsidRDefault="00B302A6" w:rsidP="00302F15">
      <w:pPr>
        <w:spacing w:line="360" w:lineRule="auto"/>
      </w:pPr>
      <w:r>
        <w:t xml:space="preserve">To Jerry. Your help with all </w:t>
      </w:r>
      <w:proofErr w:type="gramStart"/>
      <w:r>
        <w:t>things</w:t>
      </w:r>
      <w:proofErr w:type="gramEnd"/>
      <w:r>
        <w:t xml:space="preserve"> hardware has been greatly appreciated. </w:t>
      </w:r>
      <w:proofErr w:type="gramStart"/>
      <w:r>
        <w:t>You’re</w:t>
      </w:r>
      <w:proofErr w:type="gramEnd"/>
      <w:r>
        <w:t xml:space="preserve"> an absolute soldering wizard, and there is no way this project would be functional without your assistance with assembly</w:t>
      </w:r>
      <w:r w:rsidR="00524C3B">
        <w:t xml:space="preserve"> and debugging</w:t>
      </w:r>
      <w:r>
        <w:t xml:space="preserve">. And to Ian and Roy, thanks for letting me sit in fumbling away at the solder paste dispenser, and for somehow sourcing an AVR programmer and a TQFP-64 breakout PCB at a moment’s notice. </w:t>
      </w:r>
    </w:p>
    <w:p w14:paraId="2CCC7D3F" w14:textId="3BEDA0EB" w:rsidR="00B302A6" w:rsidRDefault="00B302A6" w:rsidP="00302F15">
      <w:pPr>
        <w:spacing w:line="360" w:lineRule="auto"/>
      </w:pPr>
    </w:p>
    <w:p w14:paraId="264338B4" w14:textId="0777AC17" w:rsidR="00B302A6" w:rsidRDefault="00B302A6" w:rsidP="00302F15">
      <w:pPr>
        <w:spacing w:line="360" w:lineRule="auto"/>
      </w:pPr>
      <w:r>
        <w:t>Thanks go to Dr Smith and Professor Middleton, for their perspectives on Modular Biosignal Front Ends. Thanks also to Professor Grayden</w:t>
      </w:r>
      <w:r w:rsidR="00942D57">
        <w:t xml:space="preserve"> for </w:t>
      </w:r>
      <w:r>
        <w:t>his discussion of EMI shielding for EEG recording and the impact of dry electrodes on classification quality.</w:t>
      </w:r>
    </w:p>
    <w:p w14:paraId="02A53D67" w14:textId="183154E3" w:rsidR="00302F15" w:rsidRDefault="00302F15" w:rsidP="00302F15">
      <w:pPr>
        <w:spacing w:line="360" w:lineRule="auto"/>
      </w:pPr>
    </w:p>
    <w:p w14:paraId="1DBA8D7B" w14:textId="672785F4" w:rsidR="00524C3B" w:rsidRDefault="00524C3B" w:rsidP="00524C3B">
      <w:pPr>
        <w:spacing w:line="360" w:lineRule="auto"/>
      </w:pPr>
      <w:r>
        <w:t xml:space="preserve">Lastly, thanks to my family for the unwavering support. You shared the load of my disappointments and the joy of my victories. </w:t>
      </w:r>
      <w:proofErr w:type="gramStart"/>
      <w:r>
        <w:t>I’ve</w:t>
      </w:r>
      <w:proofErr w:type="gramEnd"/>
      <w:r>
        <w:t xml:space="preserve"> really enjoyed taking you all on this adventure. </w:t>
      </w:r>
      <w:proofErr w:type="gramStart"/>
      <w:r>
        <w:t>You’ve</w:t>
      </w:r>
      <w:proofErr w:type="gramEnd"/>
      <w:r>
        <w:t xml:space="preserve"> all been so enthusiastic to hear about the ins and outs of machine learning classification, and Angus is now completely proficient in PCB design. Mum, I promise </w:t>
      </w:r>
      <w:proofErr w:type="gramStart"/>
      <w:r>
        <w:t>I’ll</w:t>
      </w:r>
      <w:proofErr w:type="gramEnd"/>
      <w:r>
        <w:t xml:space="preserve"> wear a helmet on my bike at Brown. You guys rock!</w:t>
      </w:r>
    </w:p>
    <w:p w14:paraId="092F4C49" w14:textId="77777777" w:rsidR="00153184" w:rsidRDefault="006A1981" w:rsidP="00524C3B">
      <w:pPr>
        <w:pStyle w:val="Heading1"/>
      </w:pPr>
      <w:r>
        <w:br w:type="page"/>
      </w:r>
      <w:bookmarkStart w:id="2" w:name="_Toc43739101"/>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7F6CDF02"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4B5326D6"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385FF7EF"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442CA37D"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0C36A83"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2065E4F6"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2A671AA8"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28AD904"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343D1937"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5A3A3450"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0A48AF92" w:rsidR="00153184" w:rsidRDefault="00153184" w:rsidP="00153184">
      <w:pPr>
        <w:pStyle w:val="ListParagraph"/>
        <w:numPr>
          <w:ilvl w:val="0"/>
          <w:numId w:val="40"/>
        </w:numPr>
        <w:spacing w:line="360" w:lineRule="auto"/>
        <w:ind w:left="1170"/>
        <w:jc w:val="left"/>
      </w:pPr>
      <w:r>
        <w:t>Assembly of 3D printed prosthetic hand</w:t>
      </w:r>
      <w:r w:rsidR="00F54B73">
        <w:t>.</w:t>
      </w:r>
    </w:p>
    <w:p w14:paraId="218423D9" w14:textId="77777777" w:rsidR="00E70013" w:rsidRDefault="00E70013" w:rsidP="00E70013">
      <w:pPr>
        <w:pStyle w:val="ListParagraph"/>
        <w:spacing w:line="360" w:lineRule="auto"/>
        <w:ind w:left="1170"/>
        <w:jc w:val="left"/>
      </w:pPr>
    </w:p>
    <w:p w14:paraId="3E94061F" w14:textId="64A6B15E" w:rsidR="00153184" w:rsidRDefault="00F54B73" w:rsidP="00153184">
      <w:pPr>
        <w:spacing w:line="360" w:lineRule="auto"/>
        <w:jc w:val="left"/>
      </w:pPr>
      <w:r>
        <w:t>Key Contributions of Dr Mahata:</w:t>
      </w:r>
    </w:p>
    <w:p w14:paraId="69EF3E7C" w14:textId="01FBA8E3" w:rsidR="00F54B73" w:rsidRDefault="00F54B73" w:rsidP="00F54B73">
      <w:pPr>
        <w:pStyle w:val="ListParagraph"/>
        <w:numPr>
          <w:ilvl w:val="0"/>
          <w:numId w:val="41"/>
        </w:numPr>
        <w:spacing w:line="360" w:lineRule="auto"/>
        <w:ind w:left="1170"/>
        <w:jc w:val="left"/>
      </w:pPr>
      <w:r>
        <w:t>Suggestion of DCT as EEG feature extraction method,</w:t>
      </w:r>
    </w:p>
    <w:p w14:paraId="2E8ACF4D" w14:textId="0A547DAF" w:rsidR="00F54B73" w:rsidRDefault="00C675CA" w:rsidP="00F54B73">
      <w:pPr>
        <w:pStyle w:val="ListParagraph"/>
        <w:numPr>
          <w:ilvl w:val="0"/>
          <w:numId w:val="41"/>
        </w:numPr>
        <w:spacing w:line="360" w:lineRule="auto"/>
        <w:ind w:left="1170"/>
        <w:jc w:val="left"/>
      </w:pPr>
      <w:r>
        <w:t>AAR modelling of published EEG data,</w:t>
      </w:r>
    </w:p>
    <w:p w14:paraId="66666110" w14:textId="432254A7" w:rsidR="00C675CA" w:rsidRDefault="00C675CA" w:rsidP="00F54B73">
      <w:pPr>
        <w:pStyle w:val="ListParagraph"/>
        <w:numPr>
          <w:ilvl w:val="0"/>
          <w:numId w:val="41"/>
        </w:numPr>
        <w:spacing w:line="360" w:lineRule="auto"/>
        <w:ind w:left="1170"/>
        <w:jc w:val="left"/>
      </w:pPr>
      <w:r>
        <w:t>Design and implementation of DCT calculation in C, and</w:t>
      </w:r>
    </w:p>
    <w:p w14:paraId="045289AF" w14:textId="6F3510B6" w:rsidR="00C675CA" w:rsidRDefault="00C675CA" w:rsidP="00F54B73">
      <w:pPr>
        <w:pStyle w:val="ListParagraph"/>
        <w:numPr>
          <w:ilvl w:val="0"/>
          <w:numId w:val="41"/>
        </w:numPr>
        <w:spacing w:line="360" w:lineRule="auto"/>
        <w:ind w:left="1170"/>
        <w:jc w:val="left"/>
      </w:pPr>
      <w:r>
        <w:t>Editing and project guidance.</w:t>
      </w:r>
    </w:p>
    <w:p w14:paraId="54EB2B90" w14:textId="775904F6" w:rsidR="006A1981" w:rsidRDefault="00C675CA" w:rsidP="00C675CA">
      <w:pPr>
        <w:pStyle w:val="ListParagraph"/>
        <w:spacing w:line="360" w:lineRule="auto"/>
        <w:ind w:left="1170"/>
      </w:pPr>
      <w:r>
        <w:rPr>
          <w:noProof/>
        </w:rPr>
        <mc:AlternateContent>
          <mc:Choice Requires="wps">
            <w:drawing>
              <wp:anchor distT="0" distB="0" distL="114300" distR="114300" simplePos="0" relativeHeight="252147712" behindDoc="0" locked="0" layoutInCell="1" allowOverlap="1" wp14:anchorId="2D203715" wp14:editId="3F8AF55A">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C675CA" w:rsidRPr="00C675CA" w:rsidRDefault="00C675CA"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C675CA" w:rsidRPr="00C675CA" w:rsidRDefault="00C675CA" w:rsidP="00C675CA">
                      <w:pPr>
                        <w:rPr>
                          <w:lang w:val="en-US"/>
                        </w:rPr>
                      </w:pPr>
                      <w:r>
                        <w:rPr>
                          <w:lang w:val="en-US"/>
                        </w:rPr>
                        <w:t>Samuel Parker</w:t>
                      </w:r>
                    </w:p>
                  </w:txbxContent>
                </v:textbox>
              </v:shape>
            </w:pict>
          </mc:Fallback>
        </mc:AlternateContent>
      </w:r>
      <w:r>
        <w:rPr>
          <w:noProof/>
        </w:rPr>
        <mc:AlternateContent>
          <mc:Choice Requires="wps">
            <w:drawing>
              <wp:anchor distT="0" distB="0" distL="114300" distR="114300" simplePos="0" relativeHeight="252145664" behindDoc="0" locked="0" layoutInCell="1" allowOverlap="1" wp14:anchorId="21469669" wp14:editId="2BDE0B3C">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C675CA" w:rsidRPr="00C675CA" w:rsidRDefault="00C675CA">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C675CA" w:rsidRPr="00C675CA" w:rsidRDefault="00C675CA">
                      <w:pPr>
                        <w:rPr>
                          <w:lang w:val="en-US"/>
                        </w:rPr>
                      </w:pPr>
                      <w:r>
                        <w:rPr>
                          <w:lang w:val="en-US"/>
                        </w:rPr>
                        <w:t>Dr Kaushik Mahata</w:t>
                      </w:r>
                    </w:p>
                  </w:txbxContent>
                </v:textbox>
              </v:shape>
            </w:pict>
          </mc:Fallback>
        </mc:AlternateContent>
      </w:r>
      <w:r>
        <w:rPr>
          <w:noProof/>
        </w:rPr>
        <mc:AlternateContent>
          <mc:Choice Requires="wpg">
            <w:drawing>
              <wp:anchor distT="0" distB="0" distL="114300" distR="114300" simplePos="0" relativeHeight="252144640" behindDoc="0" locked="0" layoutInCell="1" allowOverlap="1" wp14:anchorId="1C4C5E7B" wp14:editId="2B829387">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311752" id="Group 248" o:spid="_x0000_s1026" style="position:absolute;margin-left:0;margin-top:87.15pt;width:415.3pt;height:0;z-index:252144640;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4C4C755C"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12DD3A74"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55476EFC"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437F89FB"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906BBD5"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04D1844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731EE27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506355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6F71602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931963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1EF6EB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17874CD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343D415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1CCA2F8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7A0E71E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7132D18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4F172D7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4FFE59A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08F7F33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1497B5F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0F43D20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2EA6864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5CA8D3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7D18A38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4D793C1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ABD6AC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7BBAE163"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12B78B3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637D820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39E6F37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9</w:t>
            </w:r>
            <w:r w:rsidR="00E95698" w:rsidRPr="00E95698">
              <w:rPr>
                <w:rFonts w:ascii="Times New Roman" w:hAnsi="Times New Roman"/>
                <w:noProof/>
                <w:webHidden/>
              </w:rPr>
              <w:fldChar w:fldCharType="end"/>
            </w:r>
          </w:hyperlink>
        </w:p>
        <w:p w14:paraId="6989E1D1" w14:textId="4CC1CA7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0</w:t>
            </w:r>
            <w:r w:rsidR="00E95698" w:rsidRPr="00E95698">
              <w:rPr>
                <w:rFonts w:ascii="Times New Roman" w:hAnsi="Times New Roman"/>
                <w:noProof/>
                <w:webHidden/>
              </w:rPr>
              <w:fldChar w:fldCharType="end"/>
            </w:r>
          </w:hyperlink>
        </w:p>
        <w:p w14:paraId="69A8F2A7" w14:textId="193201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0505F08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1</w:t>
            </w:r>
            <w:r w:rsidR="00E95698" w:rsidRPr="00E95698">
              <w:rPr>
                <w:rFonts w:ascii="Times New Roman" w:hAnsi="Times New Roman"/>
                <w:noProof/>
                <w:webHidden/>
              </w:rPr>
              <w:fldChar w:fldCharType="end"/>
            </w:r>
          </w:hyperlink>
        </w:p>
        <w:p w14:paraId="59D69C55" w14:textId="608C4FA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63D2194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2516252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68D0122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5</w:t>
            </w:r>
            <w:r w:rsidR="00E95698" w:rsidRPr="00E95698">
              <w:rPr>
                <w:rFonts w:ascii="Times New Roman" w:hAnsi="Times New Roman"/>
                <w:noProof/>
                <w:webHidden/>
              </w:rPr>
              <w:fldChar w:fldCharType="end"/>
            </w:r>
          </w:hyperlink>
        </w:p>
        <w:p w14:paraId="4EF817C6" w14:textId="7C1A17A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6</w:t>
            </w:r>
            <w:r w:rsidR="00E95698" w:rsidRPr="00E95698">
              <w:rPr>
                <w:rFonts w:ascii="Times New Roman" w:hAnsi="Times New Roman"/>
                <w:noProof/>
                <w:webHidden/>
              </w:rPr>
              <w:fldChar w:fldCharType="end"/>
            </w:r>
          </w:hyperlink>
        </w:p>
        <w:p w14:paraId="1EB4EB56" w14:textId="5F49C5F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9</w:t>
            </w:r>
            <w:r w:rsidR="00E95698" w:rsidRPr="00E95698">
              <w:rPr>
                <w:rFonts w:ascii="Times New Roman" w:hAnsi="Times New Roman"/>
                <w:noProof/>
                <w:webHidden/>
              </w:rPr>
              <w:fldChar w:fldCharType="end"/>
            </w:r>
          </w:hyperlink>
        </w:p>
        <w:p w14:paraId="1DB50501" w14:textId="574E0A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0</w:t>
            </w:r>
            <w:r w:rsidR="00E95698" w:rsidRPr="00E95698">
              <w:rPr>
                <w:rFonts w:ascii="Times New Roman" w:hAnsi="Times New Roman"/>
                <w:noProof/>
                <w:webHidden/>
              </w:rPr>
              <w:fldChar w:fldCharType="end"/>
            </w:r>
          </w:hyperlink>
        </w:p>
        <w:p w14:paraId="448DCB22" w14:textId="218769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2</w:t>
            </w:r>
            <w:r w:rsidR="00E95698" w:rsidRPr="00E95698">
              <w:rPr>
                <w:rFonts w:ascii="Times New Roman" w:hAnsi="Times New Roman"/>
                <w:noProof/>
                <w:webHidden/>
              </w:rPr>
              <w:fldChar w:fldCharType="end"/>
            </w:r>
          </w:hyperlink>
        </w:p>
        <w:p w14:paraId="0EB6B40B" w14:textId="7288BB7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4</w:t>
            </w:r>
            <w:r w:rsidR="00E95698" w:rsidRPr="00E95698">
              <w:rPr>
                <w:rFonts w:ascii="Times New Roman" w:hAnsi="Times New Roman"/>
                <w:noProof/>
                <w:webHidden/>
              </w:rPr>
              <w:fldChar w:fldCharType="end"/>
            </w:r>
          </w:hyperlink>
        </w:p>
        <w:p w14:paraId="1225B190" w14:textId="051276B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5</w:t>
            </w:r>
            <w:r w:rsidR="00E95698" w:rsidRPr="00E95698">
              <w:rPr>
                <w:rFonts w:ascii="Times New Roman" w:hAnsi="Times New Roman"/>
                <w:noProof/>
                <w:webHidden/>
              </w:rPr>
              <w:fldChar w:fldCharType="end"/>
            </w:r>
          </w:hyperlink>
        </w:p>
        <w:p w14:paraId="4B199131" w14:textId="30C2DD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6</w:t>
            </w:r>
            <w:r w:rsidR="00E95698" w:rsidRPr="00E95698">
              <w:rPr>
                <w:rFonts w:ascii="Times New Roman" w:hAnsi="Times New Roman"/>
                <w:noProof/>
                <w:webHidden/>
              </w:rPr>
              <w:fldChar w:fldCharType="end"/>
            </w:r>
          </w:hyperlink>
        </w:p>
        <w:p w14:paraId="2EE3E143" w14:textId="11181C4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7</w:t>
            </w:r>
            <w:r w:rsidR="00E95698" w:rsidRPr="00E95698">
              <w:rPr>
                <w:rFonts w:ascii="Times New Roman" w:hAnsi="Times New Roman"/>
                <w:noProof/>
                <w:webHidden/>
              </w:rPr>
              <w:fldChar w:fldCharType="end"/>
            </w:r>
          </w:hyperlink>
        </w:p>
        <w:p w14:paraId="7745A6B8" w14:textId="6D75FB5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8</w:t>
            </w:r>
            <w:r w:rsidR="00E95698" w:rsidRPr="00E95698">
              <w:rPr>
                <w:rFonts w:ascii="Times New Roman" w:hAnsi="Times New Roman"/>
                <w:noProof/>
                <w:webHidden/>
              </w:rPr>
              <w:fldChar w:fldCharType="end"/>
            </w:r>
          </w:hyperlink>
        </w:p>
        <w:p w14:paraId="4619E9D0" w14:textId="2AE6A74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9</w:t>
            </w:r>
            <w:r w:rsidR="00E95698" w:rsidRPr="00E95698">
              <w:rPr>
                <w:rFonts w:ascii="Times New Roman" w:hAnsi="Times New Roman"/>
                <w:noProof/>
                <w:webHidden/>
              </w:rPr>
              <w:fldChar w:fldCharType="end"/>
            </w:r>
          </w:hyperlink>
        </w:p>
        <w:p w14:paraId="6B2BABE6" w14:textId="060C021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9</w:t>
            </w:r>
            <w:r w:rsidR="00E95698" w:rsidRPr="00E95698">
              <w:rPr>
                <w:rFonts w:ascii="Times New Roman" w:hAnsi="Times New Roman"/>
                <w:noProof/>
                <w:webHidden/>
              </w:rPr>
              <w:fldChar w:fldCharType="end"/>
            </w:r>
          </w:hyperlink>
        </w:p>
        <w:p w14:paraId="056E8082" w14:textId="48CCC89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0</w:t>
            </w:r>
            <w:r w:rsidR="00E95698" w:rsidRPr="00E95698">
              <w:rPr>
                <w:rFonts w:ascii="Times New Roman" w:hAnsi="Times New Roman"/>
                <w:noProof/>
                <w:webHidden/>
              </w:rPr>
              <w:fldChar w:fldCharType="end"/>
            </w:r>
          </w:hyperlink>
        </w:p>
        <w:p w14:paraId="7B44A8B4" w14:textId="2FED16F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1</w:t>
            </w:r>
            <w:r w:rsidR="00E95698" w:rsidRPr="00E95698">
              <w:rPr>
                <w:rFonts w:ascii="Times New Roman" w:hAnsi="Times New Roman"/>
                <w:noProof/>
                <w:webHidden/>
              </w:rPr>
              <w:fldChar w:fldCharType="end"/>
            </w:r>
          </w:hyperlink>
        </w:p>
        <w:p w14:paraId="14090B69" w14:textId="2398C53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2</w:t>
            </w:r>
            <w:r w:rsidR="00E95698" w:rsidRPr="00E95698">
              <w:rPr>
                <w:rFonts w:ascii="Times New Roman" w:hAnsi="Times New Roman"/>
                <w:noProof/>
                <w:webHidden/>
              </w:rPr>
              <w:fldChar w:fldCharType="end"/>
            </w:r>
          </w:hyperlink>
        </w:p>
        <w:p w14:paraId="3A078519" w14:textId="371F72B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D89F4A3" w14:textId="152C174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07AE1EA" w14:textId="5CD63C0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5399989" w14:textId="4DE4D8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7</w:t>
            </w:r>
            <w:r w:rsidR="00E95698" w:rsidRPr="00E95698">
              <w:rPr>
                <w:rFonts w:ascii="Times New Roman" w:hAnsi="Times New Roman"/>
                <w:noProof/>
                <w:webHidden/>
              </w:rPr>
              <w:fldChar w:fldCharType="end"/>
            </w:r>
          </w:hyperlink>
        </w:p>
        <w:p w14:paraId="4DC3FA34" w14:textId="358340F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9</w:t>
            </w:r>
            <w:r w:rsidR="00E95698" w:rsidRPr="00E95698">
              <w:rPr>
                <w:rFonts w:ascii="Times New Roman" w:hAnsi="Times New Roman"/>
                <w:noProof/>
                <w:webHidden/>
              </w:rPr>
              <w:fldChar w:fldCharType="end"/>
            </w:r>
          </w:hyperlink>
        </w:p>
        <w:p w14:paraId="72628A22" w14:textId="79AF1E49"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3738FC48"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64B712F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1C4C0E7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6136D43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783E31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7FB2012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575BDF4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564F5E0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5A08FB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12B73FD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45ED86E2" w14:textId="3749037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3C3631D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68446D4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57CA06FC"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11883C39"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2</w:t>
            </w:r>
            <w:r w:rsidR="00E95698" w:rsidRPr="00E95698">
              <w:rPr>
                <w:rFonts w:ascii="Times New Roman" w:hAnsi="Times New Roman"/>
                <w:noProof/>
                <w:webHidden/>
              </w:rPr>
              <w:fldChar w:fldCharType="end"/>
            </w:r>
          </w:hyperlink>
        </w:p>
        <w:p w14:paraId="6245D8B1" w14:textId="33DE0EC9"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724F4D5F"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E287E31"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75B2BB0"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14AD020C"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0AD515D5"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15B9D0D7"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48CB0683" w:rsidR="00EC4243" w:rsidRDefault="00EC4243" w:rsidP="00B83749">
      <w:pPr>
        <w:spacing w:after="160" w:line="360" w:lineRule="auto"/>
      </w:pPr>
      <w:r>
        <w:lastRenderedPageBreak/>
        <w:t xml:space="preserve">Once the most advantageous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2224" behindDoc="0" locked="0" layoutInCell="1" allowOverlap="1" wp14:anchorId="2377B65E" wp14:editId="562E9124">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7B0CAEC5" w:rsidR="002E50B3" w:rsidRDefault="00CD2CE3" w:rsidP="00CD2CE3">
      <w:pPr>
        <w:pStyle w:val="Caption"/>
      </w:pPr>
      <w:bookmarkStart w:id="9" w:name="_Ref23786357"/>
      <w:r>
        <w:t xml:space="preserve">Figure </w:t>
      </w:r>
      <w:fldSimple w:instr=" SEQ Figure \* ARABIC ">
        <w:r w:rsidR="00404C92">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1C3B19EA"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404C92">
        <w:t xml:space="preserve">Figure </w:t>
      </w:r>
      <w:r w:rsidR="00404C92">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79D73B82"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404C92">
        <w:t xml:space="preserve">Figure </w:t>
      </w:r>
      <w:r w:rsidR="00404C92">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404C9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7344" behindDoc="0" locked="0" layoutInCell="1" allowOverlap="1" wp14:anchorId="7F6CF5AB" wp14:editId="5382FA14">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0AA73D12" w:rsidR="006F167A" w:rsidRDefault="00CD2CE3" w:rsidP="005327EB">
      <w:pPr>
        <w:pStyle w:val="Caption"/>
      </w:pPr>
      <w:bookmarkStart w:id="12" w:name="_Ref23786706"/>
      <w:r>
        <w:t xml:space="preserve">Figure </w:t>
      </w:r>
      <w:fldSimple w:instr=" SEQ Figure \* ARABIC ">
        <w:r w:rsidR="00404C92">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2A73A519"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2C0AF99">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267597" w:rsidRPr="00542EE0" w:rsidRDefault="0026759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267597" w:rsidRPr="00542EE0" w:rsidRDefault="0026759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267597" w:rsidRPr="00542EE0" w:rsidRDefault="00267597"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267597" w:rsidRPr="00542EE0" w:rsidRDefault="0026759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404C92">
        <w:t xml:space="preserve">Figure </w:t>
      </w:r>
      <w:r w:rsidR="00404C92">
        <w:rPr>
          <w:noProof/>
        </w:rPr>
        <w:t>3</w:t>
      </w:r>
      <w:r w:rsidR="00B83749">
        <w:fldChar w:fldCharType="end"/>
      </w:r>
      <w:r w:rsidR="00B83749">
        <w:t xml:space="preserve"> compares the visual characteristics of wet and dry electrodes.</w:t>
      </w:r>
    </w:p>
    <w:p w14:paraId="38C06ACA" w14:textId="3963AE0A" w:rsidR="00012BC2" w:rsidRDefault="00012BC2" w:rsidP="00012BC2">
      <w:pPr>
        <w:pStyle w:val="Caption"/>
      </w:pPr>
      <w:bookmarkStart w:id="15" w:name="_Ref23787672"/>
      <w:r>
        <w:t xml:space="preserve">Figure </w:t>
      </w:r>
      <w:fldSimple w:instr=" SEQ Figure \* ARABIC ">
        <w:r w:rsidR="00404C92">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4FFDF370"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404C92">
        <w:t xml:space="preserve">Figure </w:t>
      </w:r>
      <w:r w:rsidR="00404C92">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0209631E" w:rsidR="000460BF" w:rsidRPr="00494F6A" w:rsidRDefault="005327EB" w:rsidP="00494F6A">
      <w:pPr>
        <w:pStyle w:val="Caption"/>
      </w:pPr>
      <w:bookmarkStart w:id="16" w:name="_Ref23788105"/>
      <w:r>
        <w:rPr>
          <w:noProof/>
          <w:lang w:eastAsia="en-AU"/>
        </w:rPr>
        <w:drawing>
          <wp:anchor distT="0" distB="0" distL="114300" distR="114300" simplePos="0" relativeHeight="251585536" behindDoc="0" locked="0" layoutInCell="1" allowOverlap="1" wp14:anchorId="451B4D49" wp14:editId="151D74B9">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404C92">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547170BF" w:rsidR="00106E28" w:rsidRDefault="006F7942" w:rsidP="005327EB">
      <w:pPr>
        <w:spacing w:line="360" w:lineRule="auto"/>
      </w:pPr>
      <w:r>
        <w:rPr>
          <w:noProof/>
          <w:lang w:eastAsia="en-AU"/>
        </w:rPr>
        <w:drawing>
          <wp:anchor distT="0" distB="0" distL="114300" distR="114300" simplePos="0" relativeHeight="251578368" behindDoc="0" locked="0" layoutInCell="1" allowOverlap="1" wp14:anchorId="050A944A" wp14:editId="2613A584">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404C92">
        <w:t xml:space="preserve">Figure </w:t>
      </w:r>
      <w:r w:rsidR="00404C92">
        <w:rPr>
          <w:noProof/>
        </w:rPr>
        <w:t>5</w:t>
      </w:r>
      <w:r w:rsidR="00536F7A">
        <w:fldChar w:fldCharType="end"/>
      </w:r>
      <w:r w:rsidR="00106E28">
        <w:t>.</w:t>
      </w:r>
    </w:p>
    <w:p w14:paraId="069AE02A" w14:textId="20AEBBD9" w:rsidR="00B83749" w:rsidRPr="00B83749" w:rsidRDefault="00536F7A" w:rsidP="005327EB">
      <w:pPr>
        <w:pStyle w:val="Caption"/>
      </w:pPr>
      <w:bookmarkStart w:id="18" w:name="_Ref23788162"/>
      <w:r>
        <w:t xml:space="preserve">Figure </w:t>
      </w:r>
      <w:fldSimple w:instr=" SEQ Figure \* ARABIC ">
        <w:r w:rsidR="00404C92">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36DCF6A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404C92">
        <w:t xml:space="preserve">Figure </w:t>
      </w:r>
      <w:r w:rsidR="00404C92">
        <w:rPr>
          <w:noProof/>
        </w:rPr>
        <w:t>6</w:t>
      </w:r>
      <w:r w:rsidR="001921E9">
        <w:fldChar w:fldCharType="end"/>
      </w:r>
      <w:r w:rsidR="00C64153">
        <w:t>.</w:t>
      </w:r>
    </w:p>
    <w:p w14:paraId="715CD612" w14:textId="0CBDD323" w:rsidR="004B1A98" w:rsidRDefault="005327EB" w:rsidP="005327EB">
      <w:pPr>
        <w:pStyle w:val="Caption"/>
      </w:pPr>
      <w:bookmarkStart w:id="22" w:name="_Ref43638338"/>
      <w:r>
        <w:rPr>
          <w:noProof/>
        </w:rPr>
        <mc:AlternateContent>
          <mc:Choice Requires="wpg">
            <w:drawing>
              <wp:anchor distT="0" distB="0" distL="114300" distR="114300" simplePos="0" relativeHeight="251884544" behindDoc="0" locked="0" layoutInCell="1" allowOverlap="1" wp14:anchorId="0198D9E7" wp14:editId="5AC1774B">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267597" w:rsidRPr="00C64153" w:rsidRDefault="0026759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267597" w:rsidRPr="00C64153" w:rsidRDefault="0026759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267597" w:rsidRPr="00C64153" w:rsidRDefault="00267597"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267597" w:rsidRPr="00C64153" w:rsidRDefault="00267597">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404C92">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693D2D7B"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404C92">
        <w:t xml:space="preserve">Figure </w:t>
      </w:r>
      <w:r w:rsidR="00404C92">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404C92">
        <w:t xml:space="preserve">Table </w:t>
      </w:r>
      <w:r w:rsidR="00404C92">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21AD050" w:rsidR="00196FDA" w:rsidRDefault="00196FDA" w:rsidP="00196FDA">
      <w:pPr>
        <w:pStyle w:val="Caption"/>
      </w:pPr>
      <w:bookmarkStart w:id="23" w:name="_Ref43642272"/>
      <w:r>
        <w:lastRenderedPageBreak/>
        <w:t xml:space="preserve">Table </w:t>
      </w:r>
      <w:fldSimple w:instr=" SEQ Table \* ARABIC ">
        <w:r w:rsidR="00404C92">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3158F554"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404C92">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4B0A56E1">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267597" w:rsidRPr="00025F89" w:rsidRDefault="0026759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267597" w:rsidRPr="00025F89" w:rsidRDefault="0026759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w:t>
      </w:r>
      <w:proofErr w:type="spellStart"/>
      <w:r w:rsidR="002A712E">
        <w:rPr>
          <w:rFonts w:eastAsiaTheme="minorEastAsia"/>
        </w:rPr>
        <w:t>nal</w:t>
      </w:r>
      <w:proofErr w:type="spellEnd"/>
      <w:r w:rsidR="002A712E">
        <w:rPr>
          <w:rFonts w:eastAsiaTheme="minorEastAsia"/>
        </w:rPr>
        <w:t xml:space="preserve">.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6B3DF63">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1D8DB727">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4448" behindDoc="0" locked="0" layoutInCell="1" allowOverlap="1" wp14:anchorId="0D2E0864" wp14:editId="60B81301">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381.25pt;margin-top:54.35pt;width:57pt;height:23.25pt;z-index:251624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P6IeLgwAgAAWgQAAA4AAAAAAAAAAAAAAAAA&#10;LgIAAGRycy9lMm9Eb2MueG1sUEsBAi0AFAAGAAgAAAAhAIL7LsDhAAAACwEAAA8AAAAAAAAAAAAA&#10;AAAAigQAAGRycy9kb3ducmV2LnhtbFBLBQYAAAAABAAEAPMAAACYBQAAAAA=&#10;" filled="f" stroked="f" strokeweight=".5pt">
                <v:textbo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10BE044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64B6D56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5524F64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9152C6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4C92">
        <w:t xml:space="preserve">Figure </w:t>
      </w:r>
      <w:r w:rsidR="00404C92">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4C92">
        <w:t xml:space="preserve">Figure </w:t>
      </w:r>
      <w:r w:rsidR="00404C92">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4AAF2208" w:rsidR="00510E08" w:rsidRDefault="00ED100F" w:rsidP="005327EB">
      <w:pPr>
        <w:pStyle w:val="Caption"/>
      </w:pPr>
      <w:bookmarkStart w:id="28" w:name="_Ref23790995"/>
      <w:r>
        <w:rPr>
          <w:noProof/>
          <w:lang w:eastAsia="en-AU"/>
        </w:rPr>
        <w:drawing>
          <wp:anchor distT="0" distB="0" distL="114300" distR="114300" simplePos="0" relativeHeight="251721728" behindDoc="0" locked="0" layoutInCell="1" allowOverlap="1" wp14:anchorId="2E3A1D80" wp14:editId="0608EE4B">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404C92">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6BFA5DF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404C92">
        <w:t xml:space="preserve">Figure </w:t>
      </w:r>
      <w:r w:rsidR="00404C92">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5F088181" w:rsidR="00A76B6F" w:rsidRDefault="003710B8" w:rsidP="005327EB">
      <w:pPr>
        <w:pStyle w:val="Caption"/>
      </w:pPr>
      <w:bookmarkStart w:id="29" w:name="_Ref43649358"/>
      <w:r>
        <w:rPr>
          <w:noProof/>
        </w:rPr>
        <w:drawing>
          <wp:anchor distT="0" distB="0" distL="114300" distR="114300" simplePos="0" relativeHeight="251885568" behindDoc="0" locked="0" layoutInCell="1" allowOverlap="1" wp14:anchorId="4F979FB8" wp14:editId="1FAA6753">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404C92">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2397188"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674A97D8">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404C92">
        <w:t xml:space="preserve">Figure </w:t>
      </w:r>
      <w:r w:rsidR="00404C92">
        <w:rPr>
          <w:noProof/>
        </w:rPr>
        <w:t>9</w:t>
      </w:r>
      <w:r w:rsidR="00B7370A">
        <w:fldChar w:fldCharType="end"/>
      </w:r>
      <w:r w:rsidR="00B7370A">
        <w:t>, where the red dots are samples.</w:t>
      </w:r>
    </w:p>
    <w:p w14:paraId="154B7792" w14:textId="4D8AFA15" w:rsidR="009D6E63" w:rsidRDefault="00B7370A" w:rsidP="00B7370A">
      <w:pPr>
        <w:pStyle w:val="Caption"/>
      </w:pPr>
      <w:bookmarkStart w:id="31" w:name="_Ref43653150"/>
      <w:r>
        <w:t xml:space="preserve">Figure </w:t>
      </w:r>
      <w:fldSimple w:instr=" SEQ Figure \* ARABIC ">
        <w:r w:rsidR="00404C92">
          <w:rPr>
            <w:noProof/>
          </w:rPr>
          <w:t>9</w:t>
        </w:r>
      </w:fldSimple>
      <w:bookmarkEnd w:id="31"/>
      <w:r>
        <w:t xml:space="preserve"> – A time-domain representation of an example signal, with a rectangle window applied.</w:t>
      </w:r>
    </w:p>
    <w:p w14:paraId="5676B66C" w14:textId="2BB4A91D"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404C92">
        <w:t xml:space="preserve">Figure </w:t>
      </w:r>
      <w:r w:rsidR="00404C92">
        <w:rPr>
          <w:noProof/>
        </w:rPr>
        <w:t>10</w:t>
      </w:r>
      <w:r>
        <w:fldChar w:fldCharType="end"/>
      </w:r>
      <w:r>
        <w:t>.</w:t>
      </w:r>
    </w:p>
    <w:p w14:paraId="01365DEE" w14:textId="07A0EE17" w:rsidR="00B7370A" w:rsidRPr="00B7370A" w:rsidRDefault="00B7370A" w:rsidP="00B7370A">
      <w:pPr>
        <w:pStyle w:val="Caption"/>
      </w:pPr>
      <w:bookmarkStart w:id="32" w:name="_Ref43653177"/>
      <w:r>
        <w:t xml:space="preserve">Figure </w:t>
      </w:r>
      <w:fldSimple w:instr=" SEQ Figure \* ARABIC ">
        <w:r w:rsidR="00404C92">
          <w:rPr>
            <w:noProof/>
          </w:rPr>
          <w:t>10</w:t>
        </w:r>
      </w:fldSimple>
      <w:bookmarkEnd w:id="32"/>
      <w:r>
        <w:rPr>
          <w:noProof/>
        </w:rPr>
        <w:drawing>
          <wp:anchor distT="0" distB="0" distL="114300" distR="114300" simplePos="0" relativeHeight="251887616" behindDoc="0" locked="0" layoutInCell="1" allowOverlap="1" wp14:anchorId="1CD8967E" wp14:editId="33B01841">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404C92">
        <w:t xml:space="preserve">Figure </w:t>
      </w:r>
      <w:r w:rsidR="00404C92">
        <w:rPr>
          <w:noProof/>
        </w:rPr>
        <w:t>9</w:t>
      </w:r>
      <w:r>
        <w:fldChar w:fldCharType="end"/>
      </w:r>
      <w:r>
        <w:t>.</w:t>
      </w:r>
    </w:p>
    <w:p w14:paraId="4D2A9A00" w14:textId="20BE443D"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404C92">
        <w:t xml:space="preserve">Figure </w:t>
      </w:r>
      <w:r w:rsidR="00404C92">
        <w:rPr>
          <w:noProof/>
        </w:rPr>
        <w:t>11</w:t>
      </w:r>
      <w:r w:rsidR="00AD2113">
        <w:fldChar w:fldCharType="end"/>
      </w:r>
      <w:r>
        <w:t>.</w:t>
      </w:r>
    </w:p>
    <w:p w14:paraId="489458DF" w14:textId="1B1D526A" w:rsidR="000D7E7B" w:rsidRDefault="00B7370A" w:rsidP="00B7370A">
      <w:pPr>
        <w:pStyle w:val="Caption"/>
      </w:pPr>
      <w:bookmarkStart w:id="33" w:name="_Ref43653315"/>
      <w:r>
        <w:t xml:space="preserve">Figure </w:t>
      </w:r>
      <w:fldSimple w:instr=" SEQ Figure \* ARABIC ">
        <w:r w:rsidR="00404C92">
          <w:rPr>
            <w:noProof/>
          </w:rPr>
          <w:t>11</w:t>
        </w:r>
      </w:fldSimple>
      <w:bookmarkEnd w:id="33"/>
      <w:r>
        <w:rPr>
          <w:noProof/>
        </w:rPr>
        <w:drawing>
          <wp:anchor distT="0" distB="0" distL="114300" distR="114300" simplePos="0" relativeHeight="251888640" behindDoc="0" locked="0" layoutInCell="1" allowOverlap="1" wp14:anchorId="7AA1E930" wp14:editId="059F46D7">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018F608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404C92">
        <w:t xml:space="preserve">Figure </w:t>
      </w:r>
      <w:r w:rsidR="00404C92">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58B68943" w:rsidR="000D7E7B" w:rsidRDefault="00AD2113" w:rsidP="00AD2113">
      <w:pPr>
        <w:pStyle w:val="Caption"/>
      </w:pPr>
      <w:bookmarkStart w:id="34" w:name="_Ref43653431"/>
      <w:r>
        <w:t xml:space="preserve">Figure </w:t>
      </w:r>
      <w:fldSimple w:instr=" SEQ Figure \* ARABIC ">
        <w:r w:rsidR="00404C92">
          <w:rPr>
            <w:noProof/>
          </w:rPr>
          <w:t>12</w:t>
        </w:r>
      </w:fldSimple>
      <w:bookmarkEnd w:id="34"/>
      <w:r>
        <w:rPr>
          <w:noProof/>
        </w:rPr>
        <w:drawing>
          <wp:anchor distT="0" distB="0" distL="114300" distR="114300" simplePos="0" relativeHeight="251889664" behindDoc="0" locked="0" layoutInCell="1" allowOverlap="1" wp14:anchorId="22DABF60" wp14:editId="4A6D55AF">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404C92">
        <w:t xml:space="preserve">Figure </w:t>
      </w:r>
      <w:r w:rsidR="00404C92">
        <w:rPr>
          <w:noProof/>
        </w:rPr>
        <w:t>11</w:t>
      </w:r>
      <w:r>
        <w:fldChar w:fldCharType="end"/>
      </w:r>
      <w:r>
        <w:t>.</w:t>
      </w:r>
    </w:p>
    <w:p w14:paraId="52535AA6" w14:textId="323BEE42"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404C92">
        <w:t xml:space="preserve">Figure </w:t>
      </w:r>
      <w:r w:rsidR="00404C92">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404C92">
        <w:t xml:space="preserve">Figure </w:t>
      </w:r>
      <w:r w:rsidR="00404C92">
        <w:rPr>
          <w:noProof/>
        </w:rPr>
        <w:t>11</w:t>
      </w:r>
      <w:r w:rsidR="00361E9E">
        <w:fldChar w:fldCharType="end"/>
      </w:r>
      <w:r>
        <w:t>, however now it has been multiplied by a triangular window.</w:t>
      </w:r>
    </w:p>
    <w:p w14:paraId="6499F55C" w14:textId="24084652" w:rsidR="009D6E63" w:rsidRDefault="00AD2113" w:rsidP="00AD2113">
      <w:pPr>
        <w:pStyle w:val="Caption"/>
      </w:pPr>
      <w:bookmarkStart w:id="35" w:name="_Ref43653972"/>
      <w:r>
        <w:lastRenderedPageBreak/>
        <w:t xml:space="preserve">Figure </w:t>
      </w:r>
      <w:fldSimple w:instr=" SEQ Figure \* ARABIC ">
        <w:r w:rsidR="00404C92">
          <w:rPr>
            <w:noProof/>
          </w:rPr>
          <w:t>13</w:t>
        </w:r>
      </w:fldSimple>
      <w:bookmarkEnd w:id="35"/>
      <w:r>
        <w:rPr>
          <w:noProof/>
        </w:rPr>
        <w:drawing>
          <wp:anchor distT="0" distB="0" distL="114300" distR="114300" simplePos="0" relativeHeight="251890688" behindDoc="0" locked="0" layoutInCell="1" allowOverlap="1" wp14:anchorId="14A45C20" wp14:editId="5F7D0186">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404C92">
        <w:t xml:space="preserve">Figure </w:t>
      </w:r>
      <w:r w:rsidR="00404C92">
        <w:rPr>
          <w:noProof/>
        </w:rPr>
        <w:t>11</w:t>
      </w:r>
      <w:r>
        <w:fldChar w:fldCharType="end"/>
      </w:r>
      <w:r>
        <w:t>, multiplied by a triangular window.</w:t>
      </w:r>
    </w:p>
    <w:p w14:paraId="0CA31749" w14:textId="5435BEFA"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404C92">
        <w:t xml:space="preserve">Figure </w:t>
      </w:r>
      <w:r w:rsidR="00404C92">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404C92">
        <w:t xml:space="preserve">Figure </w:t>
      </w:r>
      <w:r w:rsidR="00404C92">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404C92">
        <w:t xml:space="preserve">Figure </w:t>
      </w:r>
      <w:r w:rsidR="00404C92">
        <w:rPr>
          <w:noProof/>
        </w:rPr>
        <w:t>12</w:t>
      </w:r>
      <w:r w:rsidR="00361E9E">
        <w:fldChar w:fldCharType="end"/>
      </w:r>
      <w:r w:rsidR="00361E9E">
        <w:t>, and there is less power in neighbouring frequency bins.</w:t>
      </w:r>
    </w:p>
    <w:p w14:paraId="5EBD5634" w14:textId="79B5E58A" w:rsidR="009D6E63" w:rsidRDefault="00361E9E" w:rsidP="00361E9E">
      <w:pPr>
        <w:pStyle w:val="Caption"/>
      </w:pPr>
      <w:bookmarkStart w:id="36" w:name="_Ref43654008"/>
      <w:r>
        <w:t xml:space="preserve">Figure </w:t>
      </w:r>
      <w:fldSimple w:instr=" SEQ Figure \* ARABIC ">
        <w:r w:rsidR="00404C92">
          <w:rPr>
            <w:noProof/>
          </w:rPr>
          <w:t>14</w:t>
        </w:r>
      </w:fldSimple>
      <w:bookmarkEnd w:id="36"/>
      <w:r>
        <w:rPr>
          <w:noProof/>
        </w:rPr>
        <w:drawing>
          <wp:anchor distT="0" distB="0" distL="114300" distR="114300" simplePos="0" relativeHeight="251891712" behindDoc="0" locked="0" layoutInCell="1" allowOverlap="1" wp14:anchorId="7114515E" wp14:editId="59B0618C">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404C92">
        <w:t xml:space="preserve">Figure </w:t>
      </w:r>
      <w:r w:rsidR="00404C92">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17820CE"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5E9B18F7">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7"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wfLw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" filled="f" stroked="f" strokeweight=".5pt">
                <v:textbo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7F19A52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8"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4/a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i2+P2jECAABaBAAADgAAAAAAAAAAAAAA&#10;AAAuAgAAZHJzL2Uyb0RvYy54bWxQSwECLQAUAAYACAAAACEAAGZI7uIAAAALAQAADwAAAAAAAAAA&#10;AAAAAACLBAAAZHJzL2Rvd25yZXYueG1sUEsFBgAAAAAEAAQA8wAAAJoFAAAAAA==&#10;" filled="f" stroked="f" strokeweight=".5pt">
                <v:textbo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w:t>
      </w:r>
      <w:proofErr w:type="spellStart"/>
      <w:r w:rsidR="0087132E">
        <w:t>f</w:t>
      </w:r>
      <w:proofErr w:type="spellEnd"/>
      <w:r w:rsidR="0087132E">
        <w:t xml:space="preserve">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27C6EC63"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404C92">
        <w:t xml:space="preserve">Figure </w:t>
      </w:r>
      <w:r w:rsidR="00404C92">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302BCDAD" w:rsidR="00D556BF" w:rsidRDefault="007A57CD" w:rsidP="00592598">
      <w:pPr>
        <w:pStyle w:val="Caption"/>
      </w:pPr>
      <w:bookmarkStart w:id="39" w:name="_Ref43666069"/>
      <w:r>
        <w:rPr>
          <w:noProof/>
        </w:rPr>
        <mc:AlternateContent>
          <mc:Choice Requires="wpg">
            <w:drawing>
              <wp:anchor distT="0" distB="0" distL="114300" distR="114300" simplePos="0" relativeHeight="251945984" behindDoc="0" locked="0" layoutInCell="1" allowOverlap="1" wp14:anchorId="592D8420" wp14:editId="15E1B8D0">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1F467B8" id="Group 299" o:spid="_x0000_s1026" style="position:absolute;margin-left:0;margin-top:505.2pt;width:198pt;height:129.75pt;z-index:251945984;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404C92">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825CD0"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404C92">
        <w:t xml:space="preserve">Figure </w:t>
      </w:r>
      <w:r w:rsidR="00404C92">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2854420B"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0F7BCFEB">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267597" w:rsidRPr="006B7625" w:rsidRDefault="0026759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9"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">
                <v:group id="Group 334" o:spid="_x0000_s1100"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1"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2"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3"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4"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5"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6"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7"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8"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9"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0"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1"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2"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3"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4"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5"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6"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7"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8"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9"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0"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1"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2"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3"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4"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5"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6"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7"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8"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9"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0"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1"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2"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3"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4"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267597" w:rsidRPr="006B7625" w:rsidRDefault="00267597">
                        <w:pPr>
                          <w:rPr>
                            <w:lang w:val="en-US"/>
                          </w:rPr>
                        </w:pPr>
                        <w:r>
                          <w:rPr>
                            <w:lang w:val="en-US"/>
                          </w:rPr>
                          <w:t>Vector of maximum class variance</w:t>
                        </w:r>
                      </w:p>
                    </w:txbxContent>
                  </v:textbox>
                </v:shape>
                <v:shape id="Straight Arrow Connector 336" o:spid="_x0000_s1135"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404C92">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9DBA89A"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404C92">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1974FC70"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404C92">
        <w:t xml:space="preserve">Figure </w:t>
      </w:r>
      <w:r w:rsidR="00404C92">
        <w:rPr>
          <w:noProof/>
        </w:rPr>
        <w:t>17</w:t>
      </w:r>
      <w:r w:rsidR="00FF0731">
        <w:fldChar w:fldCharType="end"/>
      </w:r>
      <w:r w:rsidR="00FF0731">
        <w:t xml:space="preserve"> below. </w:t>
      </w:r>
    </w:p>
    <w:p w14:paraId="6CE2AFA9" w14:textId="2C496900" w:rsidR="00FF0731" w:rsidRDefault="00592598" w:rsidP="00FF0731">
      <w:pPr>
        <w:pStyle w:val="Caption"/>
      </w:pPr>
      <w:bookmarkStart w:id="45" w:name="_Ref43721791"/>
      <w:r>
        <w:rPr>
          <w:noProof/>
        </w:rPr>
        <w:lastRenderedPageBreak/>
        <w:drawing>
          <wp:anchor distT="0" distB="0" distL="114300" distR="114300" simplePos="0" relativeHeight="251988992" behindDoc="0" locked="0" layoutInCell="1" allowOverlap="1" wp14:anchorId="578E7635" wp14:editId="1BE4215F">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404C92">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w:t>
      </w:r>
      <w:proofErr w:type="spellStart"/>
      <w:r>
        <w:t>s</w:t>
      </w:r>
      <w:proofErr w:type="spellEnd"/>
      <w:r>
        <w:t xml:space="preserve">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0EC01600" w:rsidR="00265191" w:rsidRDefault="004422F2" w:rsidP="00265191">
      <w:pPr>
        <w:pStyle w:val="Caption"/>
      </w:pPr>
      <w:r>
        <w:rPr>
          <w:noProof/>
        </w:rPr>
        <mc:AlternateContent>
          <mc:Choice Requires="wpg">
            <w:drawing>
              <wp:anchor distT="0" distB="0" distL="114300" distR="114300" simplePos="0" relativeHeight="251965440" behindDoc="0" locked="0" layoutInCell="1" allowOverlap="1" wp14:anchorId="7607C893" wp14:editId="19E0F96E">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6" style="position:absolute;left:0;text-align:left;margin-left:0;margin-top:6.85pt;width:230.65pt;height:249.1pt;z-index:251965440;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">
                <v:shape id="Picture 337" o:spid="_x0000_s1137"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8"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9"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0"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404C92">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w:t>
      </w:r>
      <w:proofErr w:type="spellStart"/>
      <w:r w:rsidR="00071A70">
        <w:t>ture</w:t>
      </w:r>
      <w:proofErr w:type="spellEnd"/>
      <w:r w:rsidR="00071A70">
        <w:t xml:space="preserv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66CDA21D">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1"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XUqigUAAM0gAAAOAAAAZHJzL2Uyb0RvYy54bWzsWm1v2zYQ/j5g/4HQ98YW9WLJiFNkaRMM&#10;CJpgydbPjEzZAiRSo5jY2a/f8dWyHTdu2hlD635wSZEU76i757k75vT9sqnRExVdxdkkCE+GAaKs&#10;4NOKzSbBn/eX77IAdZKwKak5o5PgmXbB+7Nffzl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">
                <v:group id="Group 353" o:spid="_x0000_s1142"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3"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4"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5"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6"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7"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8"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9"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0"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1"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2"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359A05B6" w:rsidR="00071A70" w:rsidRDefault="00C26760" w:rsidP="00592598">
      <w:pPr>
        <w:pStyle w:val="Caption"/>
        <w:rPr>
          <w:noProof/>
        </w:rPr>
      </w:pPr>
      <w:bookmarkStart w:id="46" w:name="_Ref43719017"/>
      <w:r>
        <w:t xml:space="preserve">Figure </w:t>
      </w:r>
      <w:fldSimple w:instr=" SEQ Figure \* ARABIC ">
        <w:r w:rsidR="00404C92">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70C7FADF"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404C92">
        <w:t xml:space="preserve">Figure </w:t>
      </w:r>
      <w:r w:rsidR="00404C92">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404C92">
        <w:t xml:space="preserve">Figure </w:t>
      </w:r>
      <w:r w:rsidR="00404C92">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w:t>
      </w:r>
      <w:proofErr w:type="spellStart"/>
      <w:r w:rsidR="009C05B2">
        <w:rPr>
          <w:iCs/>
        </w:rPr>
        <w:t>evel</w:t>
      </w:r>
      <w:proofErr w:type="spellEnd"/>
      <w:r w:rsidR="009C05B2">
        <w:rPr>
          <w:iCs/>
        </w:rPr>
        <w:t xml:space="preserve">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w:t>
      </w:r>
      <w:proofErr w:type="spellStart"/>
      <w:r w:rsidR="009C05B2">
        <w:t>een</w:t>
      </w:r>
      <w:proofErr w:type="spellEnd"/>
      <w:r w:rsidR="009C05B2">
        <w:t xml:space="preserve"> in </w:t>
      </w:r>
      <w:r w:rsidR="009C05B2">
        <w:fldChar w:fldCharType="begin"/>
      </w:r>
      <w:r w:rsidR="009C05B2">
        <w:instrText xml:space="preserve"> REF _Ref43719367 \h </w:instrText>
      </w:r>
      <w:r w:rsidR="009C05B2">
        <w:fldChar w:fldCharType="separate"/>
      </w:r>
      <w:r w:rsidR="00404C92">
        <w:t xml:space="preserve">Figure </w:t>
      </w:r>
      <w:r w:rsidR="00404C92">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6E9F86E"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7968" behindDoc="0" locked="0" layoutInCell="1" allowOverlap="1" wp14:anchorId="49DF4A27" wp14:editId="79D1125E">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3"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NJc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ZQ9dT/2QGa74CfNbd+W2pNDm&#10;1m1vhUYoDSKptzKcjcJ0GK3lu+9Qr10+f9Trw9Rtlh24dI4HuEl0d66mhmOuXJ1+/7+bTtM4jHUJ&#10;N0QImcvtpYI3ihKoiWtvnQRxrm+tX7413LeIKx12lEECqautK+VcPn1wd4aXl8sl1n7adtfebbka&#10;PNZzQTsBr9dvDz8k2r2zeq7yC/D7IHUlYH7LJH+AtNxXIV//i6uz/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Oyw&#10;0lzZBQAAuSUAAA4AAAAAAAAAAAAAAAAALgIAAGRycy9lMm9Eb2MueG1sUEsBAi0AFAAGAAgAAAAh&#10;AKl9SDjgAAAACAEAAA8AAAAAAAAAAAAAAAAAMwgAAGRycy9kb3ducmV2LnhtbFBLBQYAAAAABAAE&#10;APMAAABACQAAAAA=&#10;">
                <v:group id="Group 357" o:spid="_x0000_s1154"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5"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6"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7"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8"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9"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0"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1"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2"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3"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4"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5"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6"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404C92">
          <w:rPr>
            <w:noProof/>
          </w:rPr>
          <w:t>20</w:t>
        </w:r>
      </w:fldSimple>
      <w:bookmarkEnd w:id="47"/>
      <w:r>
        <w:t xml:space="preserve"> – The level plot from </w:t>
      </w:r>
      <w:r>
        <w:fldChar w:fldCharType="begin"/>
      </w:r>
      <w:r>
        <w:instrText xml:space="preserve"> REF _Ref43719017 \h </w:instrText>
      </w:r>
      <w:r>
        <w:fldChar w:fldCharType="separate"/>
      </w:r>
      <w:r w:rsidR="00404C92">
        <w:t xml:space="preserve">Figure </w:t>
      </w:r>
      <w:r w:rsidR="00404C92">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404E8DE1"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404C92">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40FED0F5"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404C92">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404C92">
        <w:t xml:space="preserve">Figure </w:t>
      </w:r>
      <w:r w:rsidR="00404C92">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40A2619B" w:rsidR="00EB5236" w:rsidRPr="00EB5236" w:rsidRDefault="00592598" w:rsidP="00EB5236">
      <w:pPr>
        <w:pStyle w:val="Caption"/>
      </w:pPr>
      <w:bookmarkStart w:id="49" w:name="_Ref43728507"/>
      <w:r>
        <w:rPr>
          <w:noProof/>
        </w:rPr>
        <mc:AlternateContent>
          <mc:Choice Requires="wpg">
            <w:drawing>
              <wp:anchor distT="0" distB="0" distL="114300" distR="114300" simplePos="0" relativeHeight="251998208" behindDoc="0" locked="0" layoutInCell="1" allowOverlap="1" wp14:anchorId="7ECDE94B" wp14:editId="64BA8633">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EBC9E3A"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404C92">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62BB3B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7"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8+e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SYvPnjACAABaBAAADgAAAAAAAAAAAAAAAAAuAgAA&#10;ZHJzL2Uyb0RvYy54bWxQSwECLQAUAAYACAAAACEA3vHJUd0AAAAGAQAADwAAAAAAAAAAAAAAAACK&#10;BAAAZHJzL2Rvd25yZXYueG1sUEsFBgAAAAAEAAQA8wAAAJQFAAAAAA==&#10;" filled="f" stroked="f" strokeweight=".5pt">
                <v:textbo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242B5160"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404C92">
        <w:t xml:space="preserve">Figure </w:t>
      </w:r>
      <w:r w:rsidR="00404C92">
        <w:rPr>
          <w:noProof/>
        </w:rPr>
        <w:t>22</w:t>
      </w:r>
      <w:r w:rsidR="00D5055C">
        <w:fldChar w:fldCharType="end"/>
      </w:r>
      <w:r w:rsidR="00D5055C">
        <w:t>.</w:t>
      </w:r>
    </w:p>
    <w:p w14:paraId="71293DBD" w14:textId="0A478B0E" w:rsidR="009763B9" w:rsidRDefault="009763B9" w:rsidP="00592598">
      <w:pPr>
        <w:pStyle w:val="Caption"/>
      </w:pPr>
      <w:r>
        <w:rPr>
          <w:noProof/>
          <w:lang w:eastAsia="en-AU"/>
        </w:rPr>
        <w:lastRenderedPageBreak/>
        <mc:AlternateContent>
          <mc:Choice Requires="wpg">
            <w:drawing>
              <wp:anchor distT="0" distB="0" distL="114300" distR="114300" simplePos="0" relativeHeight="251607040" behindDoc="0" locked="0" layoutInCell="1" allowOverlap="1" wp14:anchorId="7B1CEA73" wp14:editId="43EC4970">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267597" w:rsidRPr="002F3553" w:rsidRDefault="0026759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267597" w:rsidRPr="002F3553" w:rsidRDefault="0026759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8" style="position:absolute;left:0;text-align:left;margin-left:-13.05pt;margin-top:0;width:438.25pt;height:509.75pt;z-index:25160704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PnC5Q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">
                <v:group id="Group 19" o:spid="_x0000_s1169"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70"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71"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2"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267597" w:rsidRPr="002F3553" w:rsidRDefault="00267597" w:rsidP="002F3553">
                        <w:pPr>
                          <w:jc w:val="center"/>
                          <w:rPr>
                            <w:lang w:val="en-US"/>
                          </w:rPr>
                        </w:pPr>
                        <w:r>
                          <w:rPr>
                            <w:lang w:val="en-US"/>
                          </w:rPr>
                          <w:t>(a)</w:t>
                        </w:r>
                      </w:p>
                    </w:txbxContent>
                  </v:textbox>
                </v:shape>
                <v:shape id="Text Box 38" o:spid="_x0000_s1173"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267597" w:rsidRPr="002F3553" w:rsidRDefault="00267597"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404C92">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0BD670A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404C92">
        <w:t xml:space="preserve">Figure </w:t>
      </w:r>
      <w:r w:rsidR="00404C92">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04C92">
        <w:t xml:space="preserve">Table </w:t>
      </w:r>
      <w:r w:rsidR="00404C92">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35E60AFF" w:rsidR="004E7070" w:rsidRDefault="004E7070" w:rsidP="004E7070">
      <w:pPr>
        <w:pStyle w:val="Caption"/>
      </w:pPr>
      <w:bookmarkStart w:id="56" w:name="_Ref23791327"/>
      <w:r>
        <w:t xml:space="preserve">Table </w:t>
      </w:r>
      <w:fldSimple w:instr=" SEQ Table \* ARABIC ">
        <w:r w:rsidR="00404C92">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5E8F3D1C"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5ACA2A5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404C92">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578F9D3E"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404C92">
        <w:t xml:space="preserve">Figure </w:t>
      </w:r>
      <w:r w:rsidR="00404C92">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404C92">
        <w:t xml:space="preserve">Table </w:t>
      </w:r>
      <w:r w:rsidR="00404C92">
        <w:rPr>
          <w:noProof/>
        </w:rPr>
        <w:t>3</w:t>
      </w:r>
      <w:r w:rsidR="00336D1A">
        <w:fldChar w:fldCharType="end"/>
      </w:r>
      <w:r w:rsidR="00FF6066">
        <w:t>.</w:t>
      </w:r>
    </w:p>
    <w:p w14:paraId="0BFDF20D" w14:textId="293848C4" w:rsidR="00336D1A" w:rsidRDefault="00336D1A" w:rsidP="004E7070"/>
    <w:p w14:paraId="3AE92618" w14:textId="12EF98B9" w:rsidR="00336D1A" w:rsidRDefault="00336D1A" w:rsidP="00336D1A">
      <w:pPr>
        <w:pStyle w:val="Caption"/>
      </w:pPr>
      <w:bookmarkStart w:id="58" w:name="_Ref23791368"/>
      <w:r>
        <w:t xml:space="preserve">Table </w:t>
      </w:r>
      <w:fldSimple w:instr=" SEQ Table \* ARABIC ">
        <w:r w:rsidR="00404C92">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CC2C703" w:rsidR="00974D86" w:rsidRPr="009B2B49" w:rsidRDefault="00974D86" w:rsidP="00974D86">
      <w:pPr>
        <w:pStyle w:val="Caption"/>
      </w:pPr>
      <w:bookmarkStart w:id="59" w:name="_Ref24019092"/>
      <w:r>
        <w:lastRenderedPageBreak/>
        <w:t xml:space="preserve">Figure </w:t>
      </w:r>
      <w:fldSimple w:instr=" SEQ Figure \* ARABIC ">
        <w:r w:rsidR="00404C92">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18C872C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47BEBEC6" w:rsidR="00B56F23" w:rsidRDefault="00674A14" w:rsidP="002E6F4B">
      <w:pPr>
        <w:spacing w:line="360" w:lineRule="auto"/>
      </w:pPr>
      <w:r>
        <w:rPr>
          <w:noProof/>
          <w:lang w:eastAsia="en-AU"/>
        </w:rPr>
        <w:drawing>
          <wp:anchor distT="0" distB="0" distL="114300" distR="114300" simplePos="0" relativeHeight="251582464" behindDoc="0" locked="0" layoutInCell="1" allowOverlap="1" wp14:anchorId="2EFE5808" wp14:editId="5CE8F8B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404C92">
        <w:t xml:space="preserve">Figure </w:t>
      </w:r>
      <w:r w:rsidR="00404C92">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404C92">
        <w:t xml:space="preserve">Figure </w:t>
      </w:r>
      <w:r w:rsidR="00404C92">
        <w:rPr>
          <w:noProof/>
        </w:rPr>
        <w:t>25</w:t>
      </w:r>
      <w:r w:rsidR="008D57FF">
        <w:fldChar w:fldCharType="end"/>
      </w:r>
      <w:r>
        <w:t>.</w:t>
      </w:r>
    </w:p>
    <w:p w14:paraId="67661F73" w14:textId="48BEFD20" w:rsidR="00674A14" w:rsidRDefault="008D57FF" w:rsidP="008D57FF">
      <w:pPr>
        <w:pStyle w:val="Caption"/>
      </w:pPr>
      <w:bookmarkStart w:id="61" w:name="_Ref23791522"/>
      <w:r>
        <w:t xml:space="preserve">Figure </w:t>
      </w:r>
      <w:fldSimple w:instr=" SEQ Figure \* ARABIC ">
        <w:r w:rsidR="00404C92">
          <w:rPr>
            <w:noProof/>
          </w:rPr>
          <w:t>25</w:t>
        </w:r>
      </w:fldSimple>
      <w:bookmarkEnd w:id="61"/>
      <w:r>
        <w:t xml:space="preserve"> - A modified system block diagram, indicating the selected functional blocks of the proposed system.</w:t>
      </w:r>
    </w:p>
    <w:p w14:paraId="160A1639" w14:textId="34EEA49F"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404C92">
        <w:t xml:space="preserve">Figure </w:t>
      </w:r>
      <w:r w:rsidR="00404C92">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709A60F0">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4"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9rs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RP&#10;2uy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5"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6"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7"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8"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9"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168CFD06" w:rsidR="005040F2" w:rsidRDefault="008D57FF" w:rsidP="008D57FF">
      <w:pPr>
        <w:pStyle w:val="Caption"/>
      </w:pPr>
      <w:bookmarkStart w:id="62" w:name="_Ref23791597"/>
      <w:r>
        <w:t xml:space="preserve">Figure </w:t>
      </w:r>
      <w:fldSimple w:instr=" SEQ Figure \* ARABIC ">
        <w:r w:rsidR="00404C92">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0D94CC9D" w:rsidR="0064617F" w:rsidRDefault="0064617F" w:rsidP="002E6F4B">
      <w:pPr>
        <w:spacing w:line="360" w:lineRule="auto"/>
        <w:ind w:left="360"/>
      </w:pPr>
      <w:r>
        <w:rPr>
          <w:noProof/>
          <w:lang w:eastAsia="en-AU"/>
        </w:rPr>
        <w:drawing>
          <wp:anchor distT="0" distB="0" distL="114300" distR="114300" simplePos="0" relativeHeight="251583488" behindDoc="0" locked="0" layoutInCell="1" allowOverlap="1" wp14:anchorId="7DC0315A" wp14:editId="6D85DCE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404C92">
        <w:t xml:space="preserve">Figure </w:t>
      </w:r>
      <w:r w:rsidR="00404C92">
        <w:rPr>
          <w:noProof/>
        </w:rPr>
        <w:t>27</w:t>
      </w:r>
      <w:r w:rsidR="00565E52">
        <w:fldChar w:fldCharType="end"/>
      </w:r>
      <w:r w:rsidR="00842941">
        <w:t xml:space="preserve">. </w:t>
      </w:r>
    </w:p>
    <w:p w14:paraId="7527CDD6" w14:textId="65D1417F" w:rsidR="00565E52" w:rsidRDefault="00565E52" w:rsidP="000C065F">
      <w:pPr>
        <w:pStyle w:val="Caption"/>
      </w:pPr>
      <w:bookmarkStart w:id="64" w:name="_Ref23791930"/>
      <w:r>
        <w:t xml:space="preserve">Figure </w:t>
      </w:r>
      <w:fldSimple w:instr=" SEQ Figure \* ARABIC ">
        <w:r w:rsidR="00404C92">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2D6F725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404C92">
        <w:t xml:space="preserve">Table </w:t>
      </w:r>
      <w:r w:rsidR="00404C92">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382FA409" w:rsidR="00F46CF7" w:rsidRDefault="00F46CF7" w:rsidP="00F46CF7">
      <w:pPr>
        <w:pStyle w:val="Caption"/>
      </w:pPr>
      <w:bookmarkStart w:id="65" w:name="_Ref23791973"/>
      <w:r>
        <w:lastRenderedPageBreak/>
        <w:t xml:space="preserve">Table </w:t>
      </w:r>
      <w:fldSimple w:instr=" SEQ Table \* ARABIC ">
        <w:r w:rsidR="00404C92">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11600BA9"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404C92" w:rsidRPr="00176B53">
        <w:t xml:space="preserve">Figure </w:t>
      </w:r>
      <w:r w:rsidR="00404C92">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404C92">
        <w:rPr>
          <w:noProof/>
        </w:rPr>
        <w:drawing>
          <wp:inline distT="0" distB="0" distL="0" distR="0" wp14:anchorId="35C9CC6C" wp14:editId="19B41651">
            <wp:extent cx="5565775" cy="3048635"/>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404C92">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404C92">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404C92">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404C92">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w:t>
      </w:r>
      <w:r>
        <w:lastRenderedPageBreak/>
        <w:t xml:space="preserve">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E15EA6E" w:rsidR="002E0AB7" w:rsidRDefault="000768E8" w:rsidP="00F46CF7">
      <w:pPr>
        <w:pStyle w:val="Caption"/>
      </w:pPr>
      <w:bookmarkStart w:id="67" w:name="_Ref23792071"/>
      <w:r w:rsidRPr="00176B53">
        <w:rPr>
          <w:noProof/>
          <w:lang w:eastAsia="en-AU"/>
        </w:rPr>
        <w:drawing>
          <wp:anchor distT="0" distB="0" distL="114300" distR="114300" simplePos="0" relativeHeight="251586560" behindDoc="0" locked="0" layoutInCell="1" allowOverlap="1" wp14:anchorId="7043AE8F" wp14:editId="43799F81">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404C92">
          <w:rPr>
            <w:noProof/>
          </w:rPr>
          <w:t>28</w:t>
        </w:r>
      </w:fldSimple>
      <w:bookmarkEnd w:id="67"/>
      <w:r w:rsidR="00F46CF7" w:rsidRPr="00176B53">
        <w:t xml:space="preserve"> - The PCB layout of the Data Acquisition Board.</w:t>
      </w:r>
    </w:p>
    <w:p w14:paraId="49D3C45A" w14:textId="08AFCCE4" w:rsidR="00F46CF7" w:rsidRDefault="000768E8" w:rsidP="00F46CF7">
      <w:pPr>
        <w:pStyle w:val="Caption"/>
      </w:pPr>
      <w:bookmarkStart w:id="68" w:name="_Ref23792082"/>
      <w:r>
        <w:rPr>
          <w:noProof/>
        </w:rPr>
        <w:lastRenderedPageBreak/>
        <w:drawing>
          <wp:inline distT="0" distB="0" distL="0" distR="0" wp14:anchorId="212698BF" wp14:editId="2BE8FA3F">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404C92">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w:t>
      </w:r>
      <w:r>
        <w:lastRenderedPageBreak/>
        <w:t xml:space="preserve">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38FA3B8C"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404C92">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013763E3"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404C92">
        <w:t xml:space="preserve">Table </w:t>
      </w:r>
      <w:r w:rsidR="00404C92">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404C92">
        <w:t xml:space="preserve">Table </w:t>
      </w:r>
      <w:r w:rsidR="00404C92">
        <w:rPr>
          <w:noProof/>
        </w:rPr>
        <w:t>6</w:t>
      </w:r>
      <w:r w:rsidR="009009DE">
        <w:fldChar w:fldCharType="end"/>
      </w:r>
      <w:r w:rsidR="00491574">
        <w:t>.</w:t>
      </w:r>
    </w:p>
    <w:p w14:paraId="5CB50248" w14:textId="27255A7A" w:rsidR="002D3AE2" w:rsidRDefault="002D3AE2" w:rsidP="00D05175"/>
    <w:p w14:paraId="5F0CB763" w14:textId="430DF915" w:rsidR="002D3AE2" w:rsidRDefault="002D3AE2" w:rsidP="002D3AE2">
      <w:pPr>
        <w:pStyle w:val="Caption"/>
      </w:pPr>
      <w:bookmarkStart w:id="75" w:name="_Ref23792151"/>
      <w:r>
        <w:t xml:space="preserve">Table </w:t>
      </w:r>
      <w:fldSimple w:instr=" SEQ Table \* ARABIC ">
        <w:r w:rsidR="00404C92">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lastRenderedPageBreak/>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5FE4DB4D" w:rsidR="00491574" w:rsidRDefault="00491574" w:rsidP="00491574">
      <w:pPr>
        <w:pStyle w:val="Caption"/>
      </w:pPr>
      <w:bookmarkStart w:id="76" w:name="_Ref42114473"/>
      <w:bookmarkStart w:id="77" w:name="_Ref42114469"/>
      <w:r>
        <w:t xml:space="preserve">Table </w:t>
      </w:r>
      <w:fldSimple w:instr=" SEQ Table \* ARABIC ">
        <w:r w:rsidR="00404C92">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w:t>
      </w:r>
      <w:r>
        <w:lastRenderedPageBreak/>
        <w:t xml:space="preserve">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lastRenderedPageBreak/>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t>Data Acquisition System Software</w:t>
      </w:r>
      <w:bookmarkEnd w:id="80"/>
    </w:p>
    <w:p w14:paraId="1C05139E" w14:textId="4C126C2B"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404C92">
        <w:t xml:space="preserve">Figure </w:t>
      </w:r>
      <w:r w:rsidR="00404C92">
        <w:rPr>
          <w:noProof/>
        </w:rPr>
        <w:t>30</w:t>
      </w:r>
      <w:r w:rsidR="00B62A84">
        <w:fldChar w:fldCharType="end"/>
      </w:r>
      <w:r w:rsidR="00B62A84">
        <w:t>.</w:t>
      </w:r>
    </w:p>
    <w:p w14:paraId="68653250" w14:textId="5AB987BF" w:rsidR="00B62A84" w:rsidRDefault="00D27260" w:rsidP="00D27260">
      <w:pPr>
        <w:pStyle w:val="Caption"/>
      </w:pPr>
      <w:bookmarkStart w:id="81" w:name="_Ref23792530"/>
      <w:r>
        <w:rPr>
          <w:noProof/>
          <w:lang w:eastAsia="en-AU"/>
        </w:rPr>
        <w:lastRenderedPageBreak/>
        <w:drawing>
          <wp:anchor distT="0" distB="0" distL="114300" distR="114300" simplePos="0" relativeHeight="251723776" behindDoc="0" locked="0" layoutInCell="1" allowOverlap="1" wp14:anchorId="4B289554" wp14:editId="23D50952">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404C92">
          <w:rPr>
            <w:noProof/>
          </w:rPr>
          <w:t>30</w:t>
        </w:r>
      </w:fldSimple>
      <w:bookmarkEnd w:id="81"/>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3ED35EB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0"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3GC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b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DZp3GCMQIAAFoEAAAOAAAAAAAAAAAAAAAA&#10;AC4CAABkcnMvZTJvRG9jLnhtbFBLAQItABQABgAIAAAAIQD3amog4QAAAAsBAAAPAAAAAAAAAAAA&#10;AAAAAIsEAABkcnMvZG93bnJldi54bWxQSwUGAAAAAAQABADzAAAAmQUAAAAA&#10;" filled="f" stroked="f" strokeweight=".5pt">
                <v:textbo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ested data ra</w:t>
      </w:r>
      <w:proofErr w:type="spellStart"/>
      <w:r w:rsidR="00596FCD">
        <w:t>te</w:t>
      </w:r>
      <w:proofErr w:type="spellEnd"/>
      <w:r w:rsidR="00596FCD">
        <w:t xml:space="preserv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w:t>
      </w:r>
      <w:proofErr w:type="spellStart"/>
      <w:r w:rsidR="00596FCD">
        <w:t>ing</w:t>
      </w:r>
      <w:proofErr w:type="spellEnd"/>
      <w:r w:rsidR="00596FCD">
        <w:t xml:space="preserve"> the ADS1299 chip (8 channels) rather than the ADS1299-6 (6 channels) or the ADS1299-4 (4 channels). Substituting </w:t>
      </w:r>
      <w:r w:rsidR="00596FCD">
        <w:lastRenderedPageBreak/>
        <w:t xml:space="preserve">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033D04BC"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4DE64B3B">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267597" w:rsidRDefault="0026759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267597" w:rsidRDefault="0026759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267597" w:rsidRDefault="0026759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1"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">
                <v:shape id="Picture 410" o:spid="_x0000_s1182"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3"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4"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5"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6"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7"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8"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9"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0"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1"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2"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267597" w:rsidRDefault="00267597" w:rsidP="006277FA">
                        <w:pPr>
                          <w:jc w:val="right"/>
                        </w:pPr>
                        <m:oMathPara>
                          <m:oMath>
                            <m:r>
                              <w:rPr>
                                <w:rFonts w:ascii="Cambria Math" w:hAnsi="Cambria Math"/>
                              </w:rPr>
                              <m:t>SCLK</m:t>
                            </m:r>
                          </m:oMath>
                        </m:oMathPara>
                      </w:p>
                    </w:txbxContent>
                  </v:textbox>
                </v:shape>
                <v:shape id="Text Box 437" o:spid="_x0000_s1193"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267597" w:rsidRDefault="00267597" w:rsidP="006277FA">
                        <w:pPr>
                          <w:jc w:val="right"/>
                        </w:pPr>
                        <m:oMathPara>
                          <m:oMath>
                            <m:r>
                              <w:rPr>
                                <w:rFonts w:ascii="Cambria Math" w:hAnsi="Cambria Math"/>
                              </w:rPr>
                              <m:t>MOSI</m:t>
                            </m:r>
                          </m:oMath>
                        </m:oMathPara>
                      </w:p>
                    </w:txbxContent>
                  </v:textbox>
                </v:shape>
                <v:shape id="Text Box 438" o:spid="_x0000_s1194"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267597" w:rsidRDefault="0026759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16E0F6B8">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4442A64"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4F65B3FB">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8B063BC"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0BB6746F">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D65301"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719D8E67">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582E0D8"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446CFB94">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4E88DF7"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23FC47D7">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31C92BA"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205CCC3D">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2BB7AAC"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404C92">
        <w:t xml:space="preserve">Figure </w:t>
      </w:r>
      <w:r w:rsidR="00404C92">
        <w:rPr>
          <w:noProof/>
        </w:rPr>
        <w:t>31</w:t>
      </w:r>
      <w:r w:rsidR="005970C3">
        <w:fldChar w:fldCharType="end"/>
      </w:r>
      <w:r w:rsidR="002F1D72">
        <w:t>.</w:t>
      </w:r>
    </w:p>
    <w:p w14:paraId="60AFB571" w14:textId="1D03F9AF" w:rsidR="005970C3" w:rsidRDefault="005970C3" w:rsidP="00614766">
      <w:pPr>
        <w:pStyle w:val="Caption"/>
      </w:pPr>
      <w:bookmarkStart w:id="83" w:name="_Ref43730158"/>
      <w:r>
        <w:t xml:space="preserve">Figure </w:t>
      </w:r>
      <w:fldSimple w:instr=" SEQ Figure \* ARABIC ">
        <w:r w:rsidR="00404C92">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39EC4C58"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404C92" w:rsidRPr="00056B50">
        <w:t xml:space="preserve">Figure </w:t>
      </w:r>
      <w:r w:rsidR="00404C92">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404C92" w:rsidRPr="00056B50">
        <w:t xml:space="preserve">Figure </w:t>
      </w:r>
      <w:r w:rsidR="00404C92">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7FAEF516" w:rsidR="00F857F5" w:rsidRPr="00056B50" w:rsidRDefault="00D27260" w:rsidP="00F857F5">
      <w:pPr>
        <w:pStyle w:val="Caption"/>
      </w:pPr>
      <w:bookmarkStart w:id="86" w:name="_Ref23792682"/>
      <w:r w:rsidRPr="00056B50">
        <w:rPr>
          <w:noProof/>
        </w:rPr>
        <w:lastRenderedPageBreak/>
        <w:drawing>
          <wp:anchor distT="0" distB="0" distL="114300" distR="114300" simplePos="0" relativeHeight="251608064" behindDoc="0" locked="0" layoutInCell="1" allowOverlap="1" wp14:anchorId="162B052C" wp14:editId="2313FE6D">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404C92">
          <w:rPr>
            <w:noProof/>
          </w:rPr>
          <w:t>32</w:t>
        </w:r>
      </w:fldSimple>
      <w:bookmarkEnd w:id="86"/>
      <w:r w:rsidR="00F857F5" w:rsidRPr="00056B50">
        <w:t xml:space="preserve"> </w:t>
      </w:r>
      <w:r w:rsidR="00F857F5">
        <w:t>–</w:t>
      </w:r>
      <w:r w:rsidR="00F857F5" w:rsidRPr="00056B50">
        <w:t xml:space="preserve"> ADS1299 configuration flowchart.</w:t>
      </w:r>
    </w:p>
    <w:p w14:paraId="27B56AF8" w14:textId="045B642F"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404C92">
        <w:t xml:space="preserve">Figure </w:t>
      </w:r>
      <w:r w:rsidR="00404C92">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404C92">
        <w:t xml:space="preserve">Figure </w:t>
      </w:r>
      <w:r w:rsidR="00404C92">
        <w:rPr>
          <w:noProof/>
        </w:rPr>
        <w:t>33</w:t>
      </w:r>
      <w:r w:rsidR="003A448B">
        <w:fldChar w:fldCharType="end"/>
      </w:r>
      <w:r>
        <w:t xml:space="preserve"> Event 1)</w:t>
      </w:r>
      <w:r w:rsidR="008073F4">
        <w:t>, there is 1 sample of data in the output shift register. The RDATA command can be used to retrieve the data</w:t>
      </w:r>
      <w:r>
        <w:t xml:space="preserve"> (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2C1F4944" w:rsidR="00F857F5" w:rsidRDefault="0044476E" w:rsidP="00F857F5">
      <w:pPr>
        <w:pStyle w:val="Caption"/>
      </w:pPr>
      <w:bookmarkStart w:id="87" w:name="_Ref43730888"/>
      <w:r>
        <w:rPr>
          <w:noProof/>
        </w:rPr>
        <w:lastRenderedPageBreak/>
        <mc:AlternateContent>
          <mc:Choice Requires="wpg">
            <w:drawing>
              <wp:anchor distT="0" distB="0" distL="114300" distR="114300" simplePos="0" relativeHeight="252085248" behindDoc="0" locked="0" layoutInCell="1" allowOverlap="1" wp14:anchorId="1B14A643" wp14:editId="51147343">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267597" w:rsidRPr="003A448B" w:rsidRDefault="0026759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267597" w:rsidRPr="003A448B" w:rsidRDefault="0026759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267597" w:rsidRPr="003A448B" w:rsidRDefault="0026759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267597" w:rsidRPr="003A448B" w:rsidRDefault="0026759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267597" w:rsidRPr="003A448B" w:rsidRDefault="0026759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267597" w:rsidRDefault="0026759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267597" w:rsidRDefault="0026759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267597" w:rsidRDefault="0026759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267597" w:rsidRDefault="0026759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5"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">
                <v:group id="Group 466" o:spid="_x0000_s1196"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7"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8"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9"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267597" w:rsidRPr="003A448B" w:rsidRDefault="00267597" w:rsidP="003A448B">
                              <w:pPr>
                                <w:jc w:val="center"/>
                                <w:rPr>
                                  <w:lang w:val="en-US"/>
                                </w:rPr>
                              </w:pPr>
                              <w:r>
                                <w:rPr>
                                  <w:lang w:val="en-US"/>
                                </w:rPr>
                                <w:t>1</w:t>
                              </w:r>
                            </w:p>
                          </w:txbxContent>
                        </v:textbox>
                      </v:shape>
                    </v:group>
                    <v:shape id="Straight Arrow Connector 444" o:spid="_x0000_s1202"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3"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267597" w:rsidRPr="003A448B" w:rsidRDefault="00267597" w:rsidP="003A448B">
                              <w:pPr>
                                <w:jc w:val="center"/>
                                <w:rPr>
                                  <w:lang w:val="en-US"/>
                                </w:rPr>
                              </w:pPr>
                              <w:r>
                                <w:rPr>
                                  <w:lang w:val="en-US"/>
                                </w:rPr>
                                <w:t>2</w:t>
                              </w:r>
                            </w:p>
                          </w:txbxContent>
                        </v:textbox>
                      </v:shape>
                    </v:group>
                    <v:shape id="Straight Arrow Connector 448" o:spid="_x0000_s1206"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7"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267597" w:rsidRPr="003A448B" w:rsidRDefault="00267597" w:rsidP="00515A96">
                              <w:pPr>
                                <w:jc w:val="center"/>
                                <w:rPr>
                                  <w:lang w:val="en-US"/>
                                </w:rPr>
                              </w:pPr>
                              <w:r>
                                <w:rPr>
                                  <w:lang w:val="en-US"/>
                                </w:rPr>
                                <w:t>3</w:t>
                              </w:r>
                            </w:p>
                          </w:txbxContent>
                        </v:textbox>
                      </v:shape>
                    </v:group>
                    <v:shape id="Straight Arrow Connector 452" o:spid="_x0000_s1210"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1"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267597" w:rsidRPr="003A448B" w:rsidRDefault="00267597" w:rsidP="00515A96">
                              <w:pPr>
                                <w:jc w:val="center"/>
                                <w:rPr>
                                  <w:lang w:val="en-US"/>
                                </w:rPr>
                              </w:pPr>
                              <w:r>
                                <w:rPr>
                                  <w:lang w:val="en-US"/>
                                </w:rPr>
                                <w:t>4</w:t>
                              </w:r>
                            </w:p>
                          </w:txbxContent>
                        </v:textbox>
                      </v:shape>
                    </v:group>
                    <v:shape id="Straight Arrow Connector 456" o:spid="_x0000_s1214"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5"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267597" w:rsidRPr="003A448B" w:rsidRDefault="00267597" w:rsidP="00515A96">
                              <w:pPr>
                                <w:jc w:val="center"/>
                                <w:rPr>
                                  <w:lang w:val="en-US"/>
                                </w:rPr>
                              </w:pPr>
                              <w:r>
                                <w:rPr>
                                  <w:lang w:val="en-US"/>
                                </w:rPr>
                                <w:t>5</w:t>
                              </w:r>
                            </w:p>
                          </w:txbxContent>
                        </v:textbox>
                      </v:shape>
                    </v:group>
                    <v:shape id="Straight Arrow Connector 463" o:spid="_x0000_s1218"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9"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0"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267597" w:rsidRDefault="00267597" w:rsidP="0044476E">
                        <m:oMathPara>
                          <m:oMath>
                            <m:r>
                              <w:rPr>
                                <w:rFonts w:ascii="Cambria Math" w:hAnsi="Cambria Math"/>
                              </w:rPr>
                              <m:t>START</m:t>
                            </m:r>
                          </m:oMath>
                        </m:oMathPara>
                      </w:p>
                    </w:txbxContent>
                  </v:textbox>
                </v:shape>
                <v:shape id="Text Box 468" o:spid="_x0000_s1221"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2"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3"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267597" w:rsidRDefault="00267597" w:rsidP="0044476E">
                        <m:oMathPara>
                          <m:oMath>
                            <m:r>
                              <w:rPr>
                                <w:rFonts w:ascii="Cambria Math" w:hAnsi="Cambria Math"/>
                              </w:rPr>
                              <m:t>SCLK</m:t>
                            </m:r>
                          </m:oMath>
                        </m:oMathPara>
                      </w:p>
                    </w:txbxContent>
                  </v:textbox>
                </v:shape>
                <v:shape id="Text Box 471" o:spid="_x0000_s1224"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267597" w:rsidRDefault="00267597" w:rsidP="0044476E">
                        <m:oMathPara>
                          <m:oMath>
                            <m:r>
                              <w:rPr>
                                <w:rFonts w:ascii="Cambria Math" w:hAnsi="Cambria Math"/>
                              </w:rPr>
                              <m:t>MOSI</m:t>
                            </m:r>
                          </m:oMath>
                        </m:oMathPara>
                      </w:p>
                    </w:txbxContent>
                  </v:textbox>
                </v:shape>
                <v:shape id="Text Box 472" o:spid="_x0000_s1225"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267597" w:rsidRDefault="00267597"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404C92">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404C92">
        <w:t>4.3.2</w:t>
      </w:r>
      <w:r>
        <w:fldChar w:fldCharType="end"/>
      </w:r>
      <w:r>
        <w:t>.</w:t>
      </w:r>
    </w:p>
    <w:p w14:paraId="27B2A501" w14:textId="68E10D8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404C92" w:rsidRPr="00056B50">
        <w:t xml:space="preserve">Table </w:t>
      </w:r>
      <w:r w:rsidR="00404C92">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4FEE8275" w:rsidR="00B62A84" w:rsidRPr="00056B50" w:rsidRDefault="00B62A84" w:rsidP="00B62A84">
      <w:pPr>
        <w:pStyle w:val="Caption"/>
      </w:pPr>
      <w:bookmarkStart w:id="88" w:name="_Ref42115689"/>
      <w:r w:rsidRPr="00056B50">
        <w:t xml:space="preserve">Table </w:t>
      </w:r>
      <w:fldSimple w:instr=" SEQ Table \* ARABIC ">
        <w:r w:rsidR="00404C92">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lastRenderedPageBreak/>
        <w:t xml:space="preserve">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lastRenderedPageBreak/>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7AB853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404C92">
        <w:t>5.2</w:t>
      </w:r>
      <w:r>
        <w:fldChar w:fldCharType="end"/>
      </w:r>
      <w:r>
        <w:t>.</w:t>
      </w:r>
    </w:p>
    <w:p w14:paraId="5B16A34A" w14:textId="7C67F156" w:rsidR="0063599F" w:rsidRDefault="0063599F" w:rsidP="00500D75">
      <w:pPr>
        <w:spacing w:line="360" w:lineRule="auto"/>
        <w:ind w:left="360"/>
      </w:pPr>
    </w:p>
    <w:p w14:paraId="5A2D03A5" w14:textId="16FC736B" w:rsidR="0063599F" w:rsidRDefault="0063599F" w:rsidP="003C31EF">
      <w:pPr>
        <w:spacing w:line="360" w:lineRule="auto"/>
        <w:ind w:left="360"/>
      </w:pPr>
      <w:r>
        <w:lastRenderedPageBreak/>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404C92">
        <w:t xml:space="preserve">Figure </w:t>
      </w:r>
      <w:r w:rsidR="00404C92">
        <w:rPr>
          <w:noProof/>
        </w:rPr>
        <w:t>34</w:t>
      </w:r>
      <w:r>
        <w:fldChar w:fldCharType="end"/>
      </w:r>
      <w:r>
        <w:t xml:space="preserve">. </w:t>
      </w:r>
    </w:p>
    <w:p w14:paraId="0775631A" w14:textId="21115E3A" w:rsidR="0063599F" w:rsidRDefault="0063599F" w:rsidP="003C31EF">
      <w:pPr>
        <w:spacing w:line="360" w:lineRule="auto"/>
        <w:ind w:left="360"/>
      </w:pPr>
    </w:p>
    <w:p w14:paraId="04AAE9CB" w14:textId="2715BE82"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404C92">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404C92">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404C92">
        <w:t xml:space="preserve">Figure </w:t>
      </w:r>
      <w:r w:rsidR="00404C92">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404C92">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25149C9A"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0880" behindDoc="0" locked="0" layoutInCell="1" allowOverlap="1" wp14:anchorId="0EF7D8CA" wp14:editId="1896BF1D">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67597" w:rsidRPr="00254DA5" w:rsidRDefault="0026759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6" style="position:absolute;left:0;text-align:left;margin-left:0;margin-top:0;width:453.5pt;height:455.25pt;z-index:25177088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OYLmw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">
                <v:shape id="Picture 177" o:spid="_x0000_s1227"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8"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67597" w:rsidRPr="00254DA5" w:rsidRDefault="00267597" w:rsidP="00254DA5">
                        <w:pPr>
                          <w:jc w:val="center"/>
                          <w:rPr>
                            <w:lang w:val="en-US"/>
                          </w:rPr>
                        </w:pPr>
                        <w:r>
                          <w:rPr>
                            <w:lang w:val="en-US"/>
                          </w:rPr>
                          <w:t>Prosthetic Forearm</w:t>
                        </w:r>
                      </w:p>
                    </w:txbxContent>
                  </v:textbox>
                </v:shape>
                <v:shape id="Text Box 179" o:spid="_x0000_s1229"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404C92">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19659ED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404C92">
        <w:t xml:space="preserve">Figure </w:t>
      </w:r>
      <w:r w:rsidR="00404C92">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404C92">
        <w:t xml:space="preserve">Figure </w:t>
      </w:r>
      <w:r w:rsidR="00404C92">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0A3930DE" w:rsidR="00102797" w:rsidRPr="00102797" w:rsidRDefault="00E11FD4" w:rsidP="00102797">
      <w:pPr>
        <w:pStyle w:val="Caption"/>
      </w:pPr>
      <w:bookmarkStart w:id="94" w:name="_Ref43389065"/>
      <w:r>
        <w:rPr>
          <w:noProof/>
        </w:rPr>
        <w:lastRenderedPageBreak/>
        <w:drawing>
          <wp:anchor distT="0" distB="0" distL="114300" distR="114300" simplePos="0" relativeHeight="251787264" behindDoc="0" locked="0" layoutInCell="1" allowOverlap="1" wp14:anchorId="7F7127AC" wp14:editId="6A2E72F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041C5203" wp14:editId="12FDF0E9">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404C92">
          <w:rPr>
            <w:noProof/>
          </w:rPr>
          <w:t>35</w:t>
        </w:r>
      </w:fldSimple>
      <w:bookmarkEnd w:id="94"/>
      <w:r w:rsidR="00102797">
        <w:t xml:space="preserve"> – The PCB layout of the Classification and Control Board.</w:t>
      </w:r>
    </w:p>
    <w:p w14:paraId="7676A153" w14:textId="04ADBA88" w:rsidR="00102797" w:rsidRPr="00102797" w:rsidRDefault="00102797" w:rsidP="00102797">
      <w:pPr>
        <w:pStyle w:val="Caption"/>
      </w:pPr>
      <w:bookmarkStart w:id="95" w:name="_Ref43389076"/>
      <w:r>
        <w:t xml:space="preserve">Figure </w:t>
      </w:r>
      <w:fldSimple w:instr=" SEQ Figure \* ARABIC ">
        <w:r w:rsidR="00404C92">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480E02B0" w:rsidR="00384D3B" w:rsidRDefault="00384D3B" w:rsidP="00176B53">
      <w:pPr>
        <w:spacing w:line="360" w:lineRule="auto"/>
        <w:ind w:left="810"/>
      </w:pPr>
      <w:r>
        <w:rPr>
          <w:noProof/>
        </w:rPr>
        <w:drawing>
          <wp:anchor distT="0" distB="0" distL="114300" distR="114300" simplePos="0" relativeHeight="251703296" behindDoc="0" locked="0" layoutInCell="1" allowOverlap="1" wp14:anchorId="03F10A99" wp14:editId="330FD97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404C92">
        <w:t xml:space="preserve">Figure </w:t>
      </w:r>
      <w:r w:rsidR="00404C92">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1282D388" w:rsidR="000E7EE6" w:rsidRDefault="00384D3B" w:rsidP="00500D75">
      <w:pPr>
        <w:pStyle w:val="Caption"/>
      </w:pPr>
      <w:bookmarkStart w:id="96" w:name="_Ref42107611"/>
      <w:r>
        <w:t xml:space="preserve">Figure </w:t>
      </w:r>
      <w:fldSimple w:instr=" SEQ Figure \* ARABIC ">
        <w:r w:rsidR="00404C92">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33F7603A"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404C92">
        <w:t xml:space="preserve">Figure </w:t>
      </w:r>
      <w:r w:rsidR="00404C92">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5868F3F2" w:rsidR="00667362" w:rsidRDefault="00500D75" w:rsidP="00667362">
      <w:pPr>
        <w:pStyle w:val="Caption"/>
      </w:pPr>
      <w:bookmarkStart w:id="98" w:name="_Ref42109241"/>
      <w:r>
        <w:rPr>
          <w:noProof/>
        </w:rPr>
        <w:drawing>
          <wp:anchor distT="0" distB="0" distL="114300" distR="114300" simplePos="0" relativeHeight="251704320" behindDoc="0" locked="0" layoutInCell="1" allowOverlap="1" wp14:anchorId="02AA5457" wp14:editId="02155969">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404C92">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67BE1BC9"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404C92">
        <w:t xml:space="preserve">Figure </w:t>
      </w:r>
      <w:r w:rsidR="00404C92">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404C92">
        <w:t xml:space="preserve">Figure </w:t>
      </w:r>
      <w:r w:rsidR="00404C92">
        <w:rPr>
          <w:noProof/>
        </w:rPr>
        <w:t>40</w:t>
      </w:r>
      <w:r w:rsidR="00DD1728">
        <w:fldChar w:fldCharType="end"/>
      </w:r>
      <w:r w:rsidR="00313383">
        <w:t>. Each ADC channel takes its measurement from the feedback points FB_REF, FB1 through FB</w:t>
      </w:r>
      <w:r w:rsidR="000E7EE6">
        <w:t xml:space="preserve">6. </w:t>
      </w:r>
    </w:p>
    <w:p w14:paraId="108A41D5" w14:textId="746FC18F" w:rsidR="00313383" w:rsidRDefault="00500D75" w:rsidP="00500D75">
      <w:pPr>
        <w:spacing w:line="360" w:lineRule="auto"/>
      </w:pPr>
      <w:bookmarkStart w:id="100" w:name="_Ref42110084"/>
      <w:r>
        <w:rPr>
          <w:noProof/>
        </w:rPr>
        <w:drawing>
          <wp:anchor distT="0" distB="0" distL="114300" distR="114300" simplePos="0" relativeHeight="251705344" behindDoc="0" locked="0" layoutInCell="1" allowOverlap="1" wp14:anchorId="54FCD3FF" wp14:editId="0813BBB5">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404C92">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2E84305" w:rsidR="000E7EE6" w:rsidRPr="000E7EE6" w:rsidRDefault="00922F68" w:rsidP="000E7EE6">
      <w:pPr>
        <w:pStyle w:val="Caption"/>
      </w:pPr>
      <w:bookmarkStart w:id="103" w:name="_Ref42110095"/>
      <w:r>
        <w:rPr>
          <w:noProof/>
        </w:rPr>
        <w:lastRenderedPageBreak/>
        <w:drawing>
          <wp:anchor distT="0" distB="0" distL="114300" distR="114300" simplePos="0" relativeHeight="251570175" behindDoc="0" locked="0" layoutInCell="1" allowOverlap="1" wp14:anchorId="20FBABCA" wp14:editId="7814C8D3">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404C92">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79853B54"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404C92">
        <w:t xml:space="preserve">Table </w:t>
      </w:r>
      <w:r w:rsidR="00404C92">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404C92">
        <w:t xml:space="preserve">Table </w:t>
      </w:r>
      <w:r w:rsidR="00404C92">
        <w:rPr>
          <w:noProof/>
        </w:rPr>
        <w:t>9</w:t>
      </w:r>
      <w:r w:rsidR="00136858">
        <w:fldChar w:fldCharType="end"/>
      </w:r>
      <w:r>
        <w:t>.</w:t>
      </w:r>
    </w:p>
    <w:p w14:paraId="0C62C51A" w14:textId="77777777" w:rsidR="0063599F" w:rsidRDefault="0063599F" w:rsidP="0063599F">
      <w:pPr>
        <w:ind w:left="1080"/>
      </w:pPr>
    </w:p>
    <w:p w14:paraId="3B7FCFCA" w14:textId="2A4CC744" w:rsidR="0063599F" w:rsidRPr="00F22141" w:rsidRDefault="0063599F" w:rsidP="0063599F">
      <w:pPr>
        <w:pStyle w:val="Caption"/>
      </w:pPr>
      <w:bookmarkStart w:id="105" w:name="_Ref23793027"/>
      <w:r>
        <w:t xml:space="preserve">Table </w:t>
      </w:r>
      <w:fldSimple w:instr=" SEQ Table \* ARABIC ">
        <w:r w:rsidR="00404C92">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41E3C889" w:rsidR="009E6801" w:rsidRPr="00F22141" w:rsidRDefault="009E6801" w:rsidP="009E6801">
      <w:pPr>
        <w:pStyle w:val="Caption"/>
      </w:pPr>
      <w:bookmarkStart w:id="106" w:name="_Ref42110157"/>
      <w:r>
        <w:t xml:space="preserve">Table </w:t>
      </w:r>
      <w:fldSimple w:instr=" SEQ Table \* ARABIC ">
        <w:r w:rsidR="00404C92">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26BC2733"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404C92">
        <w:t xml:space="preserve">Figure </w:t>
      </w:r>
      <w:r w:rsidR="00404C92">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727643FF"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50692EB8">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404C92">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4700CC3B"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404C92">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49BDA58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6E321EEF">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0"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TY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GyGPLvg2lB8Bz1K3IM7IRYkhlsL5V2GxEZgbW+5fcBQVoRmdLM52ZH/9zR/yIRSinDXYsIy7n3th&#10;FWfVdw0Jx4PhMKxkvAxHdyku9jqyuY7off1IWOIB3pOR0Qz5vjqbhaX6DY9hHroiJLRE74z7s/no&#10;u73HY5JqPo9JWEIj/FKvjAylA62B4nX7Jqw56eAh4DOdd1FMPsjR5XaCzPeeijJqFYjuWD3xjwWO&#10;ap8eW3gh1/eY9f6XMPsN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O1lhNgvAgAAWgQAAA4AAAAAAAAAAAAAAAAALgIA&#10;AGRycy9lMm9Eb2MueG1sUEsBAi0AFAAGAAgAAAAhAGloewbfAAAACAEAAA8AAAAAAAAAAAAAAAAA&#10;iQQAAGRycy9kb3ducmV2LnhtbFBLBQYAAAAABAAEAPMAAACVBQAAAAA=&#10;" filled="f" stroked="f" strokeweight=".5pt">
                <v:textbo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04C92">
        <w:t xml:space="preserve">Figure </w:t>
      </w:r>
      <w:r w:rsidR="00404C92">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2D26500D" w:rsidR="0074148B" w:rsidRDefault="003511F0" w:rsidP="003511F0">
      <w:pPr>
        <w:pStyle w:val="Caption"/>
      </w:pPr>
      <w:bookmarkStart w:id="115" w:name="_Ref42375961"/>
      <w:r>
        <w:lastRenderedPageBreak/>
        <w:t xml:space="preserve">Figure </w:t>
      </w:r>
      <w:fldSimple w:instr=" SEQ Figure \* ARABIC ">
        <w:r w:rsidR="00404C92">
          <w:rPr>
            <w:noProof/>
          </w:rPr>
          <w:t>42</w:t>
        </w:r>
      </w:fldSimple>
      <w:bookmarkEnd w:id="115"/>
      <w:r>
        <w:rPr>
          <w:noProof/>
        </w:rPr>
        <w:drawing>
          <wp:anchor distT="0" distB="0" distL="114300" distR="114300" simplePos="0" relativeHeight="251726848" behindDoc="0" locked="0" layoutInCell="1" allowOverlap="1" wp14:anchorId="1E211861" wp14:editId="13D9ABB7">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9DDA522"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404C92">
        <w:t xml:space="preserve">Figure </w:t>
      </w:r>
      <w:r w:rsidR="00404C92">
        <w:rPr>
          <w:noProof/>
        </w:rPr>
        <w:t>43</w:t>
      </w:r>
      <w:r w:rsidR="003C764F">
        <w:rPr>
          <w:color w:val="000000"/>
        </w:rPr>
        <w:fldChar w:fldCharType="end"/>
      </w:r>
      <w:r w:rsidR="003C764F">
        <w:rPr>
          <w:color w:val="000000"/>
        </w:rPr>
        <w:t xml:space="preserve">. </w:t>
      </w:r>
    </w:p>
    <w:p w14:paraId="32066B3F" w14:textId="1254734A"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6128" behindDoc="0" locked="0" layoutInCell="1" allowOverlap="1" wp14:anchorId="4C29BFAD" wp14:editId="209D4CBF">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267597" w:rsidRPr="0060068C" w:rsidRDefault="0026759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267597" w:rsidRPr="0060068C" w:rsidRDefault="0026759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267597" w:rsidRPr="0060068C" w:rsidRDefault="0026759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31" style="position:absolute;left:0;text-align:left;margin-left:0;margin-top:0;width:438.45pt;height:594.85pt;z-index:25169612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l6Y+bs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232"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3"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4"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267597" w:rsidRPr="0060068C" w:rsidRDefault="00267597" w:rsidP="00A67871">
                          <w:pPr>
                            <w:jc w:val="center"/>
                            <w:rPr>
                              <w:lang w:val="en-US"/>
                            </w:rPr>
                          </w:pPr>
                          <w:r>
                            <w:rPr>
                              <w:lang w:val="en-US"/>
                            </w:rPr>
                            <w:t>(a)</w:t>
                          </w:r>
                        </w:p>
                      </w:txbxContent>
                    </v:textbox>
                  </v:shape>
                </v:group>
                <v:group id="Group 90" o:spid="_x0000_s1235"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6"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7"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267597" w:rsidRPr="0060068C" w:rsidRDefault="00267597" w:rsidP="00A67871">
                          <w:pPr>
                            <w:jc w:val="center"/>
                            <w:rPr>
                              <w:lang w:val="en-US"/>
                            </w:rPr>
                          </w:pPr>
                          <w:r>
                            <w:rPr>
                              <w:lang w:val="en-US"/>
                            </w:rPr>
                            <w:t>(b)</w:t>
                          </w:r>
                        </w:p>
                      </w:txbxContent>
                    </v:textbox>
                  </v:shape>
                </v:group>
                <v:group id="Group 91" o:spid="_x0000_s1238"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9"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40"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267597" w:rsidRPr="0060068C" w:rsidRDefault="0026759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404C92">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6EB3657"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404C92">
        <w:t xml:space="preserve">Figure </w:t>
      </w:r>
      <w:r w:rsidR="00404C92">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6CF0CD95" w:rsidR="00BF28BA" w:rsidRDefault="002C3FE7" w:rsidP="003E5CC3">
      <w:pPr>
        <w:pStyle w:val="Caption"/>
      </w:pPr>
      <w:bookmarkStart w:id="122" w:name="_Ref24022148"/>
      <w:r>
        <w:rPr>
          <w:noProof/>
          <w:color w:val="222222"/>
        </w:rPr>
        <w:lastRenderedPageBreak/>
        <w:drawing>
          <wp:anchor distT="0" distB="0" distL="114300" distR="114300" simplePos="0" relativeHeight="251699200" behindDoc="0" locked="0" layoutInCell="1" allowOverlap="1" wp14:anchorId="5562EFB3" wp14:editId="4D95F6E1">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404C92">
          <w:rPr>
            <w:noProof/>
          </w:rPr>
          <w:t>44</w:t>
        </w:r>
      </w:fldSimple>
      <w:bookmarkEnd w:id="122"/>
      <w:r w:rsidR="003E5CC3">
        <w:t xml:space="preserve"> - A screenshot of the demonstration app.</w:t>
      </w:r>
    </w:p>
    <w:p w14:paraId="53C2AB17" w14:textId="0BB7F8D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404C92">
        <w:t xml:space="preserve">Figure </w:t>
      </w:r>
      <w:r w:rsidR="00404C92">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0D2CF81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267597" w:rsidRPr="0060068C" w:rsidRDefault="0026759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267597" w:rsidRPr="0060068C" w:rsidRDefault="0026759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1"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27zvPA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g6Ftmshls+IFERwZV1LdlNCbe6oNnOq&#10;cEkCIHDxM5/wyCuBzUTX8kgh1JfX+u18nBlGPbLBpSvz9N9raitS9aHBac4s1HBLc0Y8noYw1P7I&#10;Yn+kWddXAjQJcMWUzDXtfFP1zVyJ+hH3w0u7K4Zow7B35pm+eWVgYQD3S8YvL127LXR3zb1EeWyJ&#10;b7X0YftIlewE1+AAP4oeP0e6285tIX4J0uWlE+VdVoF1awDL/xWoIR/t5W4HaodF6wawfwqowzDw&#10;Y+DEysXPgmp39djl/39UQ37fFNVOtvHN4m5G3feV/Sjatx0Ldl+BF/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B9u87z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242"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3"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4"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5"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267597" w:rsidRPr="0060068C" w:rsidRDefault="00267597" w:rsidP="0060068C">
                        <w:pPr>
                          <w:jc w:val="center"/>
                          <w:rPr>
                            <w:lang w:val="en-US"/>
                          </w:rPr>
                        </w:pPr>
                        <w:r>
                          <w:rPr>
                            <w:lang w:val="en-US"/>
                          </w:rPr>
                          <w:t>(a)</w:t>
                        </w:r>
                      </w:p>
                    </w:txbxContent>
                  </v:textbox>
                </v:shape>
                <v:shape id="Text Box 86" o:spid="_x0000_s1246"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267597" w:rsidRPr="0060068C" w:rsidRDefault="00267597" w:rsidP="0060068C">
                        <w:pPr>
                          <w:jc w:val="center"/>
                          <w:rPr>
                            <w:lang w:val="en-US"/>
                          </w:rPr>
                        </w:pPr>
                        <w:r>
                          <w:rPr>
                            <w:lang w:val="en-US"/>
                          </w:rPr>
                          <w:t>(b)</w:t>
                        </w:r>
                      </w:p>
                    </w:txbxContent>
                  </v:textbox>
                </v:shape>
                <w10:wrap type="topAndBottom"/>
              </v:group>
            </w:pict>
          </mc:Fallback>
        </mc:AlternateContent>
      </w:r>
    </w:p>
    <w:p w14:paraId="18FE60D8" w14:textId="55ADE951" w:rsidR="0060068C" w:rsidRDefault="0060068C" w:rsidP="0060068C">
      <w:pPr>
        <w:pStyle w:val="Caption"/>
      </w:pPr>
      <w:bookmarkStart w:id="123" w:name="_Ref23794451"/>
      <w:r>
        <w:t xml:space="preserve">Figure </w:t>
      </w:r>
      <w:fldSimple w:instr=" SEQ Figure \* ARABIC ">
        <w:r w:rsidR="00404C92">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7F0F6EC7"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404C92">
        <w:t xml:space="preserve">Figure </w:t>
      </w:r>
      <w:r w:rsidR="00404C92">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2944" behindDoc="0" locked="0" layoutInCell="1" allowOverlap="1" wp14:anchorId="6AD21EB4" wp14:editId="113783B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15F2E57" w:rsidR="00745CF6" w:rsidRDefault="0060068C" w:rsidP="0060068C">
      <w:pPr>
        <w:pStyle w:val="Caption"/>
      </w:pPr>
      <w:bookmarkStart w:id="125" w:name="_Ref23794570"/>
      <w:r>
        <w:t xml:space="preserve">Figure </w:t>
      </w:r>
      <w:fldSimple w:instr=" SEQ Figure \* ARABIC ">
        <w:r w:rsidR="00404C92">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3DE44587"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19C4139D">
            <wp:simplePos x="0" y="0"/>
            <wp:positionH relativeFrom="margin">
              <wp:align>center</wp:align>
            </wp:positionH>
            <wp:positionV relativeFrom="paragraph">
              <wp:posOffset>1840230</wp:posOffset>
            </wp:positionV>
            <wp:extent cx="3348990" cy="2787015"/>
            <wp:effectExtent l="0" t="0" r="381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48990" cy="278701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404C92">
        <w:t xml:space="preserve">Figure </w:t>
      </w:r>
      <w:r w:rsidR="00404C92">
        <w:rPr>
          <w:noProof/>
        </w:rPr>
        <w:t>47</w:t>
      </w:r>
      <w:r w:rsidR="00CE7E21">
        <w:fldChar w:fldCharType="end"/>
      </w:r>
      <w:r w:rsidR="009C5FE1">
        <w:t>.</w:t>
      </w:r>
    </w:p>
    <w:p w14:paraId="52C7A073" w14:textId="13912886" w:rsidR="00CE7E21" w:rsidRDefault="00CE7E21" w:rsidP="00CE7E21">
      <w:pPr>
        <w:pStyle w:val="Caption"/>
      </w:pPr>
      <w:bookmarkStart w:id="127" w:name="_Ref43368787"/>
      <w:r>
        <w:t xml:space="preserve">Figure </w:t>
      </w:r>
      <w:fldSimple w:instr=" SEQ Figure \* ARABIC ">
        <w:r w:rsidR="00404C92">
          <w:rPr>
            <w:noProof/>
          </w:rPr>
          <w:t>47</w:t>
        </w:r>
      </w:fldSimple>
      <w:bookmarkEnd w:id="127"/>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w:t>
      </w:r>
      <w:r w:rsidR="00CB3971">
        <w:lastRenderedPageBreak/>
        <w:t xml:space="preserve">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1684FC8B"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404C92">
        <w:t xml:space="preserve">Figure </w:t>
      </w:r>
      <w:r w:rsidR="00404C92">
        <w:rPr>
          <w:noProof/>
        </w:rPr>
        <w:t>48</w:t>
      </w:r>
      <w:r w:rsidR="00086EFC">
        <w:rPr>
          <w:color w:val="000000"/>
        </w:rPr>
        <w:fldChar w:fldCharType="end"/>
      </w:r>
      <w:r w:rsidR="00A06462">
        <w:rPr>
          <w:color w:val="000000"/>
        </w:rPr>
        <w:t xml:space="preserve">. </w:t>
      </w:r>
    </w:p>
    <w:p w14:paraId="6E44E029" w14:textId="625E4AB4" w:rsidR="006B29B6" w:rsidRDefault="00500D75" w:rsidP="00086EFC">
      <w:pPr>
        <w:pStyle w:val="Caption"/>
        <w:rPr>
          <w:color w:val="000000"/>
        </w:rPr>
      </w:pPr>
      <w:bookmarkStart w:id="131" w:name="_Ref43321625"/>
      <w:r>
        <w:rPr>
          <w:noProof/>
          <w:color w:val="000000"/>
        </w:rPr>
        <w:drawing>
          <wp:anchor distT="0" distB="0" distL="114300" distR="114300" simplePos="0" relativeHeight="251742208" behindDoc="0" locked="0" layoutInCell="1" allowOverlap="1" wp14:anchorId="1C81736D" wp14:editId="1231409C">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404C92">
          <w:rPr>
            <w:noProof/>
          </w:rPr>
          <w:t>48</w:t>
        </w:r>
      </w:fldSimple>
      <w:bookmarkEnd w:id="131"/>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D1497EB"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404C92">
        <w:t xml:space="preserve">Figure </w:t>
      </w:r>
      <w:r w:rsidR="00404C92">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9B22619" w:rsidR="00607D8C" w:rsidRDefault="00607D8C" w:rsidP="00607D8C">
      <w:pPr>
        <w:pStyle w:val="Caption"/>
      </w:pPr>
      <w:bookmarkStart w:id="134" w:name="_Ref43324779"/>
      <w:r>
        <w:lastRenderedPageBreak/>
        <w:t xml:space="preserve">Figure </w:t>
      </w:r>
      <w:fldSimple w:instr=" SEQ Figure \* ARABIC ">
        <w:r w:rsidR="00404C92">
          <w:rPr>
            <w:noProof/>
          </w:rPr>
          <w:t>49</w:t>
        </w:r>
      </w:fldSimple>
      <w:bookmarkEnd w:id="134"/>
      <w:r>
        <w:rPr>
          <w:noProof/>
          <w:color w:val="222222"/>
        </w:rPr>
        <w:drawing>
          <wp:anchor distT="0" distB="0" distL="114300" distR="114300" simplePos="0" relativeHeight="251743232" behindDoc="0" locked="0" layoutInCell="1" allowOverlap="1" wp14:anchorId="500741E5" wp14:editId="06885A98">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04685284"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404C92">
        <w:t xml:space="preserve">Figure </w:t>
      </w:r>
      <w:r w:rsidR="00404C92">
        <w:rPr>
          <w:noProof/>
        </w:rPr>
        <w:t>50</w:t>
      </w:r>
      <w:r w:rsidR="003E1DEC">
        <w:fldChar w:fldCharType="end"/>
      </w:r>
      <w:r w:rsidR="003E1DEC">
        <w:t xml:space="preserve">. </w:t>
      </w:r>
    </w:p>
    <w:p w14:paraId="20BC4BEA" w14:textId="2D2EF019" w:rsidR="003E1DEC" w:rsidRPr="00EB63A4" w:rsidRDefault="003E1DEC" w:rsidP="00256172">
      <w:r>
        <w:rPr>
          <w:noProof/>
        </w:rPr>
        <w:drawing>
          <wp:anchor distT="0" distB="0" distL="114300" distR="114300" simplePos="0" relativeHeight="251744256" behindDoc="0" locked="0" layoutInCell="1" allowOverlap="1" wp14:anchorId="37931581" wp14:editId="38083C5B">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404C92">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40672B38"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404C92">
        <w:t xml:space="preserve">Figure </w:t>
      </w:r>
      <w:r w:rsidR="00404C92">
        <w:rPr>
          <w:noProof/>
        </w:rPr>
        <w:t>51</w:t>
      </w:r>
      <w:r w:rsidR="00DB4832">
        <w:rPr>
          <w:color w:val="000000"/>
        </w:rPr>
        <w:fldChar w:fldCharType="end"/>
      </w:r>
      <w:r w:rsidR="003D6CE1">
        <w:rPr>
          <w:color w:val="000000"/>
        </w:rPr>
        <w:t>, the output vectors matched identically. Therefore, this test was passed successfully.</w:t>
      </w:r>
    </w:p>
    <w:p w14:paraId="322618F4" w14:textId="6F45855B" w:rsidR="00E81741" w:rsidRDefault="00E81741" w:rsidP="00E81741">
      <w:pPr>
        <w:pStyle w:val="Caption"/>
        <w:rPr>
          <w:color w:val="000000"/>
        </w:rPr>
      </w:pPr>
      <w:bookmarkStart w:id="138" w:name="_Ref43139950"/>
      <w:r>
        <w:t xml:space="preserve">Figure </w:t>
      </w:r>
      <w:fldSimple w:instr=" SEQ Figure \* ARABIC ">
        <w:r w:rsidR="00404C92">
          <w:rPr>
            <w:noProof/>
          </w:rPr>
          <w:t>51</w:t>
        </w:r>
      </w:fldSimple>
      <w:bookmarkEnd w:id="138"/>
      <w:r>
        <w:rPr>
          <w:noProof/>
          <w:color w:val="000000"/>
        </w:rPr>
        <mc:AlternateContent>
          <mc:Choice Requires="wpg">
            <w:drawing>
              <wp:anchor distT="0" distB="0" distL="114300" distR="114300" simplePos="0" relativeHeight="251741184" behindDoc="0" locked="0" layoutInCell="1" allowOverlap="1" wp14:anchorId="1E3C0144" wp14:editId="2F003F4F">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267597" w:rsidRPr="00E81741" w:rsidRDefault="0026759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267597" w:rsidRPr="00E81741" w:rsidRDefault="0026759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7"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MAl6x4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248"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9"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50"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51"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267597" w:rsidRPr="00E81741" w:rsidRDefault="00267597" w:rsidP="00E81741">
                        <w:pPr>
                          <w:jc w:val="center"/>
                          <w:rPr>
                            <w:lang w:val="en-US"/>
                          </w:rPr>
                        </w:pPr>
                        <w:r>
                          <w:rPr>
                            <w:lang w:val="en-US"/>
                          </w:rPr>
                          <w:t>(a)</w:t>
                        </w:r>
                      </w:p>
                    </w:txbxContent>
                  </v:textbox>
                </v:shape>
                <v:shape id="Text Box 147" o:spid="_x0000_s1252"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267597" w:rsidRPr="00E81741" w:rsidRDefault="0026759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FF9838C"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404C92">
        <w:t xml:space="preserve">Table </w:t>
      </w:r>
      <w:r w:rsidR="00404C92">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F73F520" w:rsidR="0079595B" w:rsidRDefault="0079595B" w:rsidP="0079595B">
      <w:pPr>
        <w:pStyle w:val="Caption"/>
      </w:pPr>
      <w:bookmarkStart w:id="146" w:name="_Ref43058443"/>
      <w:r>
        <w:t xml:space="preserve">Table </w:t>
      </w:r>
      <w:fldSimple w:instr=" SEQ Table \* ARABIC ">
        <w:r w:rsidR="00404C92">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00BDF1D5"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404C92">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39BDD888"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404C92">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133A900D"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404C92">
        <w:t xml:space="preserve">Figure </w:t>
      </w:r>
      <w:r w:rsidR="00404C92">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329EDEEA" w:rsidR="00A4625C" w:rsidRDefault="00612526" w:rsidP="00AC5746">
      <w:pPr>
        <w:pStyle w:val="Caption"/>
      </w:pPr>
      <w:bookmarkStart w:id="149" w:name="_Ref43896868"/>
      <w:r>
        <w:rPr>
          <w:noProof/>
        </w:rPr>
        <w:lastRenderedPageBreak/>
        <w:drawing>
          <wp:anchor distT="0" distB="0" distL="114300" distR="114300" simplePos="0" relativeHeight="252140544" behindDoc="0" locked="0" layoutInCell="1" allowOverlap="1" wp14:anchorId="2EBD91AF" wp14:editId="378981C8">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fldSimple w:instr=" SEQ Figure \* ARABIC ">
        <w:r w:rsidR="00404C92">
          <w:rPr>
            <w:noProof/>
          </w:rPr>
          <w:t>52</w:t>
        </w:r>
      </w:fldSimple>
      <w:bookmarkEnd w:id="149"/>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3FF54C76"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404C92">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0" w:name="_Toc43739171"/>
      <w:r>
        <w:lastRenderedPageBreak/>
        <w:t>Reference List</w:t>
      </w:r>
      <w:bookmarkEnd w:id="150"/>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1"/>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1" w:name="_Ref23865532"/>
      <w:bookmarkStart w:id="152" w:name="_Toc43739172"/>
      <w:r>
        <w:rPr>
          <w:noProof/>
        </w:rPr>
        <w:lastRenderedPageBreak/>
        <mc:AlternateContent>
          <mc:Choice Requires="wps">
            <w:drawing>
              <wp:anchor distT="0" distB="0" distL="114300" distR="114300" simplePos="0" relativeHeight="252127232" behindDoc="0" locked="0" layoutInCell="1" allowOverlap="1" wp14:anchorId="475DE3DD" wp14:editId="3144A575">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3"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OUv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2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CMSOUvNAIAAF0EAAAOAAAAAAAA&#10;AAAAAAAAAC4CAABkcnMvZTJvRG9jLnhtbFBLAQItABQABgAIAAAAIQD9UBWQ5AAAAA8BAAAPAAAA&#10;AAAAAAAAAAAAAI4EAABkcnMvZG93bnJldi54bWxQSwUGAAAAAAQABADzAAAAnwUAAAAA&#10;" filled="f" stroked="f" strokeweight=".5pt">
                <v:textbo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318C3E2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4"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O5V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2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IUk7lUzAgAAXAQAAA4AAAAAAAAA&#10;AAAAAAAALgIAAGRycy9lMm9Eb2MueG1sUEsBAi0AFAAGAAgAAAAhACdYVijkAAAADwEAAA8AAAAA&#10;AAAAAAAAAAAAjQQAAGRycy9kb3ducmV2LnhtbFBLBQYAAAAABAAEAPMAAACeBQAAAAA=&#10;" filled="f" stroked="f" strokeweight=".5pt">
                <v:textbo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6C38AD3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5"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w6Vw1jACAABbBAAADgAAAAAAAAAAAAAA&#10;AAAuAgAAZHJzL2Uyb0RvYy54bWxQSwECLQAUAAYACAAAACEAjbOyF+MAAAAPAQAADwAAAAAAAAAA&#10;AAAAAACKBAAAZHJzL2Rvd25yZXYueG1sUEsFBgAAAAAEAAQA8wAAAJoFAAAAAA==&#10;" filled="f" stroked="f" strokeweight=".5pt">
                <v:textbo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555AE5E9">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1B32F31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1"/>
      <w:bookmarkEnd w:id="152"/>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0CA46BDC">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6"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pUANAIAAF0EAAAOAAAAZHJzL2Uyb0RvYy54bWysVFFv2jAQfp+0/2D5fSSkhEJEqFgrpkmo&#10;rQRTn41jk0iJz7MNCfv1OzuEom5P016cs+985+/77rJ46JqanISxFaicjkcxJUJxKCp1yOmP3frL&#10;j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fJ3T0lHH1J&#10;OovTmU8Tvd/WxrpvAhrijZwa1C/Qyk4b6/rQIcQXU7Cu6jpoWCvS5nR6l8bhwtWDyWuFNTyG/q3e&#10;ct2+C6in8wHIHooz4jPQ94jVfF3hIzbMuldmsCkQEja6e8FF1oDF4GJRUoL59bdzH49aoZeSFpss&#10;p/bnkRlBSf1doYrz8WTiuzJsJul9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C6YpUANAIAAF0EAAAOAAAAAAAA&#10;AAAAAAAAAC4CAABkcnMvZTJvRG9jLnhtbFBLAQItABQABgAIAAAAIQA6xfSt5AAAAA8BAAAPAAAA&#10;AAAAAAAAAAAAAI4EAABkcnMvZG93bnJldi54bWxQSwUGAAAAAAQABADzAAAAnwUAAAAA&#10;" filled="f" stroked="f" strokeweight=".5pt">
                <v:textbo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1ACA9ABC">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7"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" filled="f" stroked="f" strokeweight=".5pt">
                <v:textbo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699EE08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8"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" filled="f" stroked="f" strokeweight=".5pt">
                <v:textbo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0F18B121">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414FEBCC">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3215BC6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6"/>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06E9F70B">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9"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5aU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A7v5aUNAIAAF0EAAAOAAAAAAAA&#10;AAAAAAAAAC4CAABkcnMvZTJvRG9jLnhtbFBLAQItABQABgAIAAAAIQDp48vu5AAAAA8BAAAPAAAA&#10;AAAAAAAAAAAAAI4EAABkcnMvZG93bnJldi54bWxQSwUGAAAAAAQABADzAAAAnwUAAAAA&#10;" filled="f" stroked="f" strokeweight=".5pt">
                <v:textbo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58B70DE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0"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NMT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Rs3OPYQ3FGeBa6EXGGryt8xIY5/8oszgQiwjn3L3hIBdgMLhYlJdhff/OHfJQKo5Q0OGM5&#10;dT+PzApK1HeNIt4PJ5MwlPEymc5GeLG3kf1tRB/rR8AxHuJGGR7NkO9Vb0oL9Ruuwyp0xRDTHHvn&#10;1Pfmo+8mH9eJi9UqJuEYGuY3emt4KB1oDRTv2jdmzUUHjwI+Qz+NLPsgR5fbCbI6epBV1CoQ3bF6&#10;4R9HOKp9WbewI7f3mPX+p7D8DQ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RY0xMzAgAAXAQAAA4AAAAAAAAA&#10;AAAAAAAALgIAAGRycy9lMm9Eb2MueG1sUEsBAi0AFAAGAAgAAAAhAJojJ7TkAAAADwEAAA8AAAAA&#10;AAAAAAAAAAAAjQQAAGRycy9kb3ducmV2LnhtbFBLBQYAAAAABAAEAPMAAACeBQAAAAA=&#10;" filled="f" stroked="f" strokeweight=".5pt">
                <v:textbo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19C430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1"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qAH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I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B5CqAHMQIAAFsEAAAOAAAAAAAAAAAA&#10;AAAAAC4CAABkcnMvZTJvRG9jLnhtbFBLAQItABQABgAIAAAAIQA2pifu5AAAAA8BAAAPAAAAAAAA&#10;AAAAAAAAAIsEAABkcnMvZG93bnJldi54bWxQSwUGAAAAAAQABADzAAAAnAUAAAAA&#10;" filled="f" stroked="f" strokeweight=".5pt">
                <v:textbo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62C38E7F">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3" w:name="_Ref43382457"/>
      <w:bookmarkStart w:id="154" w:name="_Toc43739173"/>
      <w:r>
        <w:lastRenderedPageBreak/>
        <w:t>Appendix B – Data Acquisition System Gerber Files</w:t>
      </w:r>
      <w:bookmarkEnd w:id="153"/>
      <w:bookmarkEnd w:id="15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033E982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135EB77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267597" w:rsidRPr="00D63820" w:rsidRDefault="0026759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2"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AtMOljMAIAAF0EAAAOAAAAAAAAAAAAAAAA&#10;AC4CAABkcnMvZTJvRG9jLnhtbFBLAQItABQABgAIAAAAIQAgmP+84gAAAAwBAAAPAAAAAAAAAAAA&#10;AAAAAIoEAABkcnMvZG93bnJldi54bWxQSwUGAAAAAAQABADzAAAAmQUAAAAA&#10;" filled="f" stroked="f" strokeweight=".5pt">
                <v:textbox>
                  <w:txbxContent>
                    <w:p w14:paraId="63F381CC" w14:textId="24E3FB98" w:rsidR="00267597" w:rsidRPr="00D63820" w:rsidRDefault="0026759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33B1917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3E26AAB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267597" w:rsidRPr="00D63820" w:rsidRDefault="0026759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3"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OZ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D+t5OZMQIAAF0EAAAOAAAAAAAAAAAAAAAA&#10;AC4CAABkcnMvZTJvRG9jLnhtbFBLAQItABQABgAIAAAAIQCDvPOG4QAAAAkBAAAPAAAAAAAAAAAA&#10;AAAAAIsEAABkcnMvZG93bnJldi54bWxQSwUGAAAAAAQABADzAAAAmQUAAAAA&#10;" filled="f" stroked="f" strokeweight=".5pt">
                <v:textbox>
                  <w:txbxContent>
                    <w:p w14:paraId="4DBBF46B" w14:textId="55D1805A" w:rsidR="00267597" w:rsidRPr="00D63820" w:rsidRDefault="0026759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6C71286B">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C287234">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267597" w:rsidRPr="00D63820" w:rsidRDefault="0026759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4"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9mg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YqfZoDECAABdBAAADgAAAAAAAAAAAAAAAAAu&#10;AgAAZHJzL2Uyb0RvYy54bWxQSwECLQAUAAYACAAAACEAFz1oJN8AAAAHAQAADwAAAAAAAAAAAAAA&#10;AACLBAAAZHJzL2Rvd25yZXYueG1sUEsFBgAAAAAEAAQA8wAAAJcFAAAAAA==&#10;" filled="f" stroked="f" strokeweight=".5pt">
                <v:textbox>
                  <w:txbxContent>
                    <w:p w14:paraId="442C92EC" w14:textId="0938D2F4" w:rsidR="00267597" w:rsidRPr="00D63820" w:rsidRDefault="0026759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46B20CE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37A6F0B6">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267597" w:rsidRPr="00D63820" w:rsidRDefault="0026759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5"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OcSMA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AtY5xIwAgAAXQQAAA4AAAAAAAAAAAAAAAAA&#10;LgIAAGRycy9lMm9Eb2MueG1sUEsBAi0AFAAGAAgAAAAhABBxG/3hAAAACgEAAA8AAAAAAAAAAAAA&#10;AAAAigQAAGRycy9kb3ducmV2LnhtbFBLBQYAAAAABAAEAPMAAACYBQAAAAA=&#10;" filled="f" stroked="f" strokeweight=".5pt">
                <v:textbox>
                  <w:txbxContent>
                    <w:p w14:paraId="313C7308" w14:textId="5D85A272" w:rsidR="00267597" w:rsidRPr="00D63820" w:rsidRDefault="0026759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9150" behindDoc="0" locked="0" layoutInCell="1" allowOverlap="1" wp14:anchorId="7A9C7709" wp14:editId="1A6D3F53">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267597" w:rsidRPr="00D63820" w:rsidRDefault="0026759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6"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Cc6eezECAABdBAAADgAAAAAAAAAAAAAAAAAu&#10;AgAAZHJzL2Uyb0RvYy54bWxQSwECLQAUAAYACAAAACEA4blE2d8AAAAHAQAADwAAAAAAAAAAAAAA&#10;AACLBAAAZHJzL2Rvd25yZXYueG1sUEsFBgAAAAAEAAQA8wAAAJcFAAAAAA==&#10;" filled="f" stroked="f" strokeweight=".5pt">
                <v:textbox>
                  <w:txbxContent>
                    <w:p w14:paraId="56CE9394" w14:textId="433FD5AC" w:rsidR="00267597" w:rsidRPr="00D63820" w:rsidRDefault="0026759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2"/>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5" w:name="_Ref43384971"/>
      <w:bookmarkStart w:id="156" w:name="_Toc43739174"/>
      <w:r>
        <w:lastRenderedPageBreak/>
        <w:t xml:space="preserve">Appendix </w:t>
      </w:r>
      <w:r w:rsidR="006F3325">
        <w:t>C</w:t>
      </w:r>
      <w:r>
        <w:t xml:space="preserve"> – Data Acquisition Board Bill of Materials</w:t>
      </w:r>
      <w:bookmarkEnd w:id="155"/>
      <w:bookmarkEnd w:id="156"/>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4">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5">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D4DFE6E"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6"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7"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99"/>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7" w:name="_Ref43387231"/>
      <w:bookmarkStart w:id="158" w:name="_Toc43739175"/>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7"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" filled="f" stroked="f" strokeweight=".5pt">
                <v:textbo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8"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" filled="f" stroked="f" strokeweight=".5pt">
                <v:textbo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9"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QvmUUTICAABbBAAADgAAAAAAAAAA&#10;AAAAAAAuAgAAZHJzL2Uyb0RvYy54bWxQSwECLQAUAAYACAAAACEAflYev+QAAAAPAQAADwAAAAAA&#10;AAAAAAAAAACMBAAAZHJzL2Rvd25yZXYueG1sUEsFBgAAAAAEAAQA8wAAAJ0FAAAAAA==&#10;" filled="f" stroked="f" strokeweight=".5pt">
                <v:textbo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7"/>
      <w:bookmarkEnd w:id="158"/>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0"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d5XGeNAIAAF0EAAAOAAAAAAAA&#10;AAAAAAAAAC4CAABkcnMvZTJvRG9jLnhtbFBLAQItABQABgAIAAAAIQCxrfGQ5AAAAA8BAAAPAAAA&#10;AAAAAAAAAAAAAI4EAABkcnMvZG93bnJldi54bWxQSwUGAAAAAAQABADzAAAAnwUAAAAA&#10;" filled="f" stroked="f" strokeweight=".5pt">
                <v:textbo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1"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83f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G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MvDzd8zAgAAXAQAAA4AAAAAAAAA&#10;AAAAAAAALgIAAGRycy9lMm9Eb2MueG1sUEsBAi0AFAAGAAgAAAAhAM+ak3HkAAAADwEAAA8AAAAA&#10;AAAAAAAAAAAAjQQAAGRycy9kb3ducmV2LnhtbFBLBQYAAAAABAAEAPMAAACeBQAAAAA=&#10;" filled="f" stroked="f" strokeweight=".5pt">
                <v:textbo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2"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" filled="f" stroked="f" strokeweight=".5pt">
                <v:textbo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3"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D8w50Q0AgAAXQQAAA4AAAAAAAAA&#10;AAAAAAAALgIAAGRycy9lMm9Eb2MueG1sUEsBAi0AFAAGAAgAAAAhANzuwTXjAAAADwEAAA8AAAAA&#10;AAAAAAAAAAAAjgQAAGRycy9kb3ducmV2LnhtbFBLBQYAAAAABAAEAPMAAACeBQAAAAA=&#10;" filled="f" stroked="f" strokeweight=".5pt">
                <v:textbo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4"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zD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ez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Ao3rMMzAgAAXAQAAA4AAAAAAAAAAAAA&#10;AAAALgIAAGRycy9lMm9Eb2MueG1sUEsBAi0AFAAGAAgAAAAhAAmgNO7hAAAADwEAAA8AAAAAAAAA&#10;AAAAAAAAjQQAAGRycy9kb3ducmV2LnhtbFBLBQYAAAAABAAEAPMAAACbBQAAAAA=&#10;" filled="f" stroked="f" strokeweight=".5pt">
                <v:textbo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5"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YVMA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tsM864HsoDwhPgfdhHjL1zU+4on58MocjgRCwjEPL3hIBdgMzhYlFbhff/PHfFQKo5Q0OGIF9T8P&#10;zAlK1HeDGt4NJ5M4k+kymd6O8OKuI7vriDnoB8ApHuJCWZ7MmB9Ub0oH+g23YRW7YogZjr0LGnrz&#10;IXSDj9vExWqVknAKLQtPZmN5LB1pjRRv2zfm7FmHgAo+Qz+MbP5Bji63E2R1CCDrpFUkumP1zD9O&#10;cFL7vG1xRa7vKev9P2H5Gw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DWIWFTACAABbBAAADgAAAAAAAAAAAAAA&#10;AAAuAgAAZHJzL2Uyb0RvYy54bWxQSwECLQAUAAYACAAAACEAKYVhgeMAAAAPAQAADwAAAAAAAAAA&#10;AAAAAACKBAAAZHJzL2Rvd25yZXYueG1sUEsFBgAAAAAEAAQA8wAAAJoFAAAAAA==&#10;" filled="f" stroked="f" strokeweight=".5pt">
                <v:textbo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6"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" filled="f" stroked="f" strokeweight=".5pt">
                <v:textbo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7"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a+AumjICAABcBAAADgAAAAAAAAAA&#10;AAAAAAAuAgAAZHJzL2Uyb0RvYy54bWxQSwECLQAUAAYACAAAACEAK0vmwOQAAAAPAQAADwAAAAAA&#10;AAAAAAAAAACMBAAAZHJzL2Rvd25yZXYueG1sUEsFBgAAAAAEAAQA8wAAAJ0FAAAAAA==&#10;" filled="f" stroked="f" strokeweight=".5pt">
                <v:textbo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8"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" filled="f" stroked="f" strokeweight=".5pt">
                <v:textbo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4"/>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9" w:name="_Ref43388134"/>
      <w:bookmarkStart w:id="160" w:name="_Toc43739176"/>
      <w:r>
        <w:lastRenderedPageBreak/>
        <w:t>Appendix E – Classification and Control Board Gerber Files</w:t>
      </w:r>
      <w:bookmarkEnd w:id="159"/>
      <w:bookmarkEnd w:id="16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267597" w:rsidRPr="00D63820" w:rsidRDefault="0026759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267597" w:rsidRPr="00D63820" w:rsidRDefault="0026759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267597" w:rsidRPr="00D63820" w:rsidRDefault="0026759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267597" w:rsidRPr="00D63820" w:rsidRDefault="0026759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9"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">
                <v:shape id="Picture 181" o:spid="_x0000_s1280"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9" o:title=""/>
                </v:shape>
                <v:shape id="Picture 182" o:spid="_x0000_s1281"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10" o:title="" chromakey="white"/>
                </v:shape>
                <v:shape id="Text Box 184" o:spid="_x0000_s1282"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267597" w:rsidRPr="00D63820" w:rsidRDefault="00267597" w:rsidP="00B178D9">
                        <w:pPr>
                          <w:jc w:val="center"/>
                          <w:rPr>
                            <w:lang w:val="en-US"/>
                          </w:rPr>
                        </w:pPr>
                        <w:r>
                          <w:rPr>
                            <w:lang w:val="en-US"/>
                          </w:rPr>
                          <w:t>Top Layer – Signal with Ground Pour</w:t>
                        </w:r>
                      </w:p>
                    </w:txbxContent>
                  </v:textbox>
                </v:shape>
                <v:shape id="Text Box 185" o:spid="_x0000_s1283"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267597" w:rsidRPr="00D63820" w:rsidRDefault="00267597" w:rsidP="00B178D9">
                        <w:pPr>
                          <w:jc w:val="center"/>
                          <w:rPr>
                            <w:lang w:val="en-US"/>
                          </w:rPr>
                        </w:pPr>
                        <w:r>
                          <w:rPr>
                            <w:lang w:val="en-US"/>
                          </w:rPr>
                          <w:t>Second Layer – Ground Plane</w:t>
                        </w:r>
                      </w:p>
                    </w:txbxContent>
                  </v:textbox>
                </v:shape>
                <v:shape id="Picture 186" o:spid="_x0000_s1284"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1" o:title=""/>
                </v:shape>
                <v:shape id="Text Box 187" o:spid="_x0000_s1285"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267597" w:rsidRPr="00D63820" w:rsidRDefault="00267597" w:rsidP="00B178D9">
                        <w:pPr>
                          <w:jc w:val="center"/>
                          <w:rPr>
                            <w:lang w:val="en-US"/>
                          </w:rPr>
                        </w:pPr>
                        <w:r>
                          <w:rPr>
                            <w:lang w:val="en-US"/>
                          </w:rPr>
                          <w:t>Third Layer – Power Pours</w:t>
                        </w:r>
                      </w:p>
                    </w:txbxContent>
                  </v:textbox>
                </v:shape>
                <v:shape id="Picture 188" o:spid="_x0000_s1286"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2" o:title=""/>
                </v:shape>
                <v:shape id="Text Box 189" o:spid="_x0000_s1287"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267597" w:rsidRPr="00D63820" w:rsidRDefault="0026759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267597" w:rsidRPr="00D63820" w:rsidRDefault="0026759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8"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EN53tMwIAAF0EAAAOAAAAAAAAAAAA&#10;AAAAAC4CAABkcnMvZTJvRG9jLnhtbFBLAQItABQABgAIAAAAIQDOXAFQ4gAAAA0BAAAPAAAAAAAA&#10;AAAAAAAAAI0EAABkcnMvZG93bnJldi54bWxQSwUGAAAAAAQABADzAAAAnAUAAAAA&#10;" filled="f" stroked="f" strokeweight=".5pt">
                <v:textbox>
                  <w:txbxContent>
                    <w:p w14:paraId="4CF4E3F3" w14:textId="17B822F1" w:rsidR="00267597" w:rsidRPr="00D63820" w:rsidRDefault="0026759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4"/>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61" w:name="_Ref43390522"/>
      <w:bookmarkStart w:id="162" w:name="_Toc43739177"/>
      <w:r>
        <w:lastRenderedPageBreak/>
        <w:t>Appendix F – Classification and Control Board Bill of Materials</w:t>
      </w:r>
      <w:bookmarkEnd w:id="161"/>
      <w:bookmarkEnd w:id="162"/>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6">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7">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C3B757A"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8"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9"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20"/>
          <w:pgSz w:w="23811" w:h="16838" w:orient="landscape" w:code="8"/>
          <w:pgMar w:top="1701" w:right="1701" w:bottom="1440" w:left="1701" w:header="709" w:footer="709" w:gutter="0"/>
          <w:pgNumType w:start="1" w:chapStyle="1"/>
          <w:cols w:space="708"/>
          <w:docGrid w:linePitch="360"/>
        </w:sectPr>
      </w:pPr>
    </w:p>
    <w:p w14:paraId="4D369234" w14:textId="70FF4CBF" w:rsidR="001A1C74" w:rsidRDefault="001A1C74" w:rsidP="001A1C74">
      <w:pPr>
        <w:pStyle w:val="Heading1"/>
      </w:pPr>
      <w:bookmarkStart w:id="163"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9"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zsA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0"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OS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F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o6wTk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1"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nt0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mJ7d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2"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2"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XN55MA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3"/>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16F21" w14:textId="77777777" w:rsidR="000C0396" w:rsidRDefault="000C0396" w:rsidP="00490097">
      <w:r>
        <w:separator/>
      </w:r>
    </w:p>
  </w:endnote>
  <w:endnote w:type="continuationSeparator" w:id="0">
    <w:p w14:paraId="30CB4303" w14:textId="77777777" w:rsidR="000C0396" w:rsidRDefault="000C0396"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267597" w:rsidRDefault="0026759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267597" w:rsidRDefault="00267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267597" w:rsidRDefault="0026759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267597" w:rsidRDefault="002675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267597" w:rsidRDefault="0026759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267597" w:rsidRDefault="002675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267597" w:rsidRDefault="0026759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267597" w:rsidRDefault="002675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267597" w:rsidRDefault="0026759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267597" w:rsidRDefault="002675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267597" w:rsidRDefault="0026759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267597" w:rsidRDefault="0026759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67597" w:rsidRDefault="0026759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67597" w:rsidRDefault="002675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267597" w:rsidRDefault="00267597"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267597" w:rsidRDefault="0026759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267597" w:rsidRDefault="00267597"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267597" w:rsidRDefault="00267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65496D" w14:textId="77777777" w:rsidR="000C0396" w:rsidRDefault="000C0396" w:rsidP="00490097">
      <w:r>
        <w:separator/>
      </w:r>
    </w:p>
  </w:footnote>
  <w:footnote w:type="continuationSeparator" w:id="0">
    <w:p w14:paraId="05148A43" w14:textId="77777777" w:rsidR="000C0396" w:rsidRDefault="000C0396"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39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4596C"/>
    <w:rsid w:val="001515D7"/>
    <w:rsid w:val="0015185C"/>
    <w:rsid w:val="00151B49"/>
    <w:rsid w:val="00152DCE"/>
    <w:rsid w:val="00153184"/>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842"/>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44AE"/>
    <w:rsid w:val="00414A84"/>
    <w:rsid w:val="00423D97"/>
    <w:rsid w:val="00425046"/>
    <w:rsid w:val="004271D8"/>
    <w:rsid w:val="00427968"/>
    <w:rsid w:val="0043390C"/>
    <w:rsid w:val="0043533A"/>
    <w:rsid w:val="00435916"/>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4C3B"/>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6D2E"/>
    <w:rsid w:val="006604DF"/>
    <w:rsid w:val="0066109E"/>
    <w:rsid w:val="00661A31"/>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54B73"/>
    <w:rsid w:val="00F6258E"/>
    <w:rsid w:val="00F62A8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7.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png"/><Relationship Id="rId123"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8.png"/><Relationship Id="rId118" Type="http://schemas.openxmlformats.org/officeDocument/2006/relationships/image" Target="media/image102.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image" Target="media/image70.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4.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9.png"/><Relationship Id="rId108" Type="http://schemas.openxmlformats.org/officeDocument/2006/relationships/image" Target="media/image93.png"/><Relationship Id="rId116" Type="http://schemas.openxmlformats.org/officeDocument/2006/relationships/image" Target="media/image100.png"/><Relationship Id="rId124" Type="http://schemas.openxmlformats.org/officeDocument/2006/relationships/fontTable" Target="fontTable.xml"/><Relationship Id="rId20" Type="http://schemas.openxmlformats.org/officeDocument/2006/relationships/image" Target="media/image11.jp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footer" Target="footer7.xml"/><Relationship Id="rId119" Type="http://schemas.openxmlformats.org/officeDocument/2006/relationships/image" Target="media/image103.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oter" Target="footer2.xml"/><Relationship Id="rId86" Type="http://schemas.openxmlformats.org/officeDocument/2006/relationships/footer" Target="footer3.xml"/><Relationship Id="rId94" Type="http://schemas.openxmlformats.org/officeDocument/2006/relationships/image" Target="media/image81.png"/><Relationship Id="rId99" Type="http://schemas.openxmlformats.org/officeDocument/2006/relationships/footer" Target="footer5.xml"/><Relationship Id="rId101" Type="http://schemas.openxmlformats.org/officeDocument/2006/relationships/image" Target="media/image87.png"/><Relationship Id="rId122"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footer" Target="footer6.xml"/><Relationship Id="rId120" Type="http://schemas.openxmlformats.org/officeDocument/2006/relationships/footer" Target="footer8.xml"/><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2.jpeg"/><Relationship Id="rId92" Type="http://schemas.openxmlformats.org/officeDocument/2006/relationships/footer" Target="footer4.xml"/><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86</TotalTime>
  <Pages>122</Pages>
  <Words>43383</Words>
  <Characters>247287</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18</cp:revision>
  <cp:lastPrinted>2020-06-24T04:25:00Z</cp:lastPrinted>
  <dcterms:created xsi:type="dcterms:W3CDTF">2020-06-03T08:02:00Z</dcterms:created>
  <dcterms:modified xsi:type="dcterms:W3CDTF">2020-06-24T04:29:00Z</dcterms:modified>
</cp:coreProperties>
</file>